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97CED5" w14:textId="4D64874D" w:rsidR="008C7E2E" w:rsidRPr="00926798" w:rsidRDefault="00C95265" w:rsidP="00926798">
      <w:pPr>
        <w:spacing w:line="24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b/>
          <w:sz w:val="22"/>
        </w:rPr>
        <w:t xml:space="preserve">Supplementary </w:t>
      </w:r>
      <w:r w:rsidR="00F81415" w:rsidRPr="00926798">
        <w:rPr>
          <w:rFonts w:ascii="Arial" w:hAnsi="Arial" w:cs="Arial"/>
          <w:b/>
          <w:sz w:val="22"/>
        </w:rPr>
        <w:t xml:space="preserve">Table </w:t>
      </w:r>
      <w:r w:rsidR="00952E6C">
        <w:rPr>
          <w:rFonts w:ascii="Arial" w:hAnsi="Arial" w:cs="Arial"/>
          <w:b/>
          <w:sz w:val="22"/>
        </w:rPr>
        <w:t>S</w:t>
      </w:r>
      <w:r>
        <w:rPr>
          <w:rFonts w:ascii="Arial" w:hAnsi="Arial" w:cs="Arial"/>
          <w:b/>
          <w:sz w:val="22"/>
        </w:rPr>
        <w:t>1</w:t>
      </w:r>
      <w:r w:rsidR="00F81415" w:rsidRPr="00926798">
        <w:rPr>
          <w:rFonts w:ascii="Arial" w:hAnsi="Arial" w:cs="Arial"/>
          <w:sz w:val="22"/>
        </w:rPr>
        <w:t xml:space="preserve"> Overview of imputation accuracies and allele imputation error rate (AIER)</w:t>
      </w:r>
      <w:r w:rsidR="00697219" w:rsidRPr="00926798">
        <w:rPr>
          <w:rFonts w:ascii="Arial" w:hAnsi="Arial" w:cs="Arial"/>
          <w:sz w:val="22"/>
        </w:rPr>
        <w:t xml:space="preserve"> for imputation of 50k genotypes in dairy cattle.</w:t>
      </w:r>
    </w:p>
    <w:tbl>
      <w:tblPr>
        <w:tblW w:w="13183" w:type="dxa"/>
        <w:tblInd w:w="108" w:type="dxa"/>
        <w:tblLook w:val="04A0" w:firstRow="1" w:lastRow="0" w:firstColumn="1" w:lastColumn="0" w:noHBand="0" w:noVBand="1"/>
      </w:tblPr>
      <w:tblGrid>
        <w:gridCol w:w="3402"/>
        <w:gridCol w:w="1843"/>
        <w:gridCol w:w="992"/>
        <w:gridCol w:w="993"/>
        <w:gridCol w:w="992"/>
        <w:gridCol w:w="850"/>
        <w:gridCol w:w="851"/>
        <w:gridCol w:w="850"/>
        <w:gridCol w:w="709"/>
        <w:gridCol w:w="851"/>
        <w:gridCol w:w="850"/>
      </w:tblGrid>
      <w:tr w:rsidR="00926798" w:rsidRPr="00161713" w14:paraId="30E7E9C4" w14:textId="77777777" w:rsidTr="00926798">
        <w:trPr>
          <w:trHeight w:val="300"/>
        </w:trPr>
        <w:tc>
          <w:tcPr>
            <w:tcW w:w="340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697D9" w14:textId="77777777" w:rsidR="008A22F4" w:rsidRPr="00C04B86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Referenc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C2AD5" w14:textId="77777777" w:rsidR="008A22F4" w:rsidRPr="00C04B86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Method</w:t>
            </w:r>
            <w:r w:rsidR="004F1BD6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426C4" w14:textId="1876481B" w:rsidR="008A22F4" w:rsidRPr="00C04B86" w:rsidRDefault="002648B0" w:rsidP="002648B0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bCs/>
                <w:sz w:val="22"/>
                <w:lang w:eastAsia="en-GB"/>
              </w:rPr>
              <w:t>Breed</w:t>
            </w:r>
            <w:r w:rsidR="00495483" w:rsidRPr="002648B0">
              <w:rPr>
                <w:rFonts w:ascii="Arial" w:eastAsia="Times New Roman" w:hAnsi="Arial" w:cs="Arial"/>
                <w:bCs/>
                <w:sz w:val="20"/>
                <w:vertAlign w:val="superscript"/>
                <w:lang w:eastAsia="en-GB"/>
              </w:rPr>
              <w:t>2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FEA91" w14:textId="77777777" w:rsidR="008A22F4" w:rsidRPr="00C04B86" w:rsidRDefault="008A22F4" w:rsidP="008A22F4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color w:val="000000"/>
                <w:sz w:val="22"/>
                <w:lang w:eastAsia="en-GB"/>
              </w:rPr>
              <w:t>Population</w:t>
            </w:r>
          </w:p>
        </w:tc>
        <w:tc>
          <w:tcPr>
            <w:tcW w:w="2551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6B3D0" w14:textId="77777777" w:rsidR="008A22F4" w:rsidRPr="00C04B86" w:rsidRDefault="008A22F4" w:rsidP="008A22F4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Accuracy</w:t>
            </w:r>
          </w:p>
        </w:tc>
        <w:tc>
          <w:tcPr>
            <w:tcW w:w="2410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D050F" w14:textId="77777777" w:rsidR="008A22F4" w:rsidRPr="00C04B86" w:rsidRDefault="008A22F4" w:rsidP="008A22F4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AIER (%)</w:t>
            </w:r>
            <w:r w:rsidR="00495483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3</w:t>
            </w:r>
          </w:p>
        </w:tc>
      </w:tr>
      <w:tr w:rsidR="00926798" w:rsidRPr="00161713" w14:paraId="01DC404D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FFCB76" w14:textId="77777777" w:rsidR="008A22F4" w:rsidRPr="00C04B86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2D3DBE" w14:textId="77777777" w:rsidR="008A22F4" w:rsidRPr="00C04B86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A66DA0" w14:textId="77777777" w:rsidR="008A22F4" w:rsidRPr="00C04B86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87788" w14:textId="77777777" w:rsidR="008A22F4" w:rsidRPr="00C04B86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sz w:val="22"/>
                <w:lang w:eastAsia="en-GB"/>
              </w:rPr>
              <w:t>Ref.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9E5F2C" w14:textId="77777777" w:rsidR="008A22F4" w:rsidRPr="00C04B86" w:rsidRDefault="008A22F4" w:rsidP="005C07A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sz w:val="22"/>
                <w:lang w:eastAsia="en-GB"/>
              </w:rPr>
              <w:t>Val</w:t>
            </w:r>
            <w:r w:rsidR="005C07A2" w:rsidRPr="00C04B86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5C864" w14:textId="77777777" w:rsidR="008A22F4" w:rsidRPr="00C04B86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3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D58104" w14:textId="77777777" w:rsidR="008A22F4" w:rsidRPr="00C04B86" w:rsidRDefault="008A22F4" w:rsidP="005C07A2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3k</w:t>
            </w:r>
            <w:r w:rsidR="00495483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C34FE2" w14:textId="77777777" w:rsidR="008A22F4" w:rsidRPr="00C04B86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6k</w:t>
            </w:r>
            <w:r w:rsidR="00495483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DC4F98" w14:textId="77777777" w:rsidR="008A22F4" w:rsidRPr="00C04B86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3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E6406E" w14:textId="77777777" w:rsidR="008A22F4" w:rsidRPr="00C04B86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3k</w:t>
            </w:r>
            <w:r w:rsidR="00495483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427702" w14:textId="77777777" w:rsidR="008A22F4" w:rsidRPr="00C04B86" w:rsidRDefault="008A22F4" w:rsidP="004F1BD6">
            <w:pPr>
              <w:spacing w:after="0" w:line="240" w:lineRule="auto"/>
              <w:jc w:val="right"/>
              <w:rPr>
                <w:rFonts w:ascii="Arial" w:eastAsia="Times New Roman" w:hAnsi="Arial" w:cs="Arial"/>
                <w:bCs/>
                <w:sz w:val="22"/>
                <w:lang w:eastAsia="en-GB"/>
              </w:rPr>
            </w:pPr>
            <w:r w:rsidRPr="00C04B86">
              <w:rPr>
                <w:rFonts w:ascii="Arial" w:eastAsia="Times New Roman" w:hAnsi="Arial" w:cs="Arial"/>
                <w:bCs/>
                <w:sz w:val="22"/>
                <w:lang w:eastAsia="en-GB"/>
              </w:rPr>
              <w:t>6/7k</w:t>
            </w:r>
            <w:r w:rsidR="00495483" w:rsidRPr="00C04B86">
              <w:rPr>
                <w:rFonts w:ascii="Arial" w:eastAsia="Times New Roman" w:hAnsi="Arial" w:cs="Arial"/>
                <w:bCs/>
                <w:sz w:val="22"/>
                <w:vertAlign w:val="superscript"/>
                <w:lang w:eastAsia="en-GB"/>
              </w:rPr>
              <w:t>5</w:t>
            </w:r>
          </w:p>
        </w:tc>
      </w:tr>
      <w:tr w:rsidR="00926798" w:rsidRPr="00161713" w14:paraId="336BDFE9" w14:textId="77777777" w:rsidTr="00926798">
        <w:trPr>
          <w:trHeight w:val="300"/>
        </w:trPr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B82C4" w14:textId="77F28979" w:rsidR="008A22F4" w:rsidRPr="00161713" w:rsidRDefault="007A2146" w:rsidP="004F1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Dassoneville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="0081789A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81789A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Dassonneville&lt;/Author&gt;&lt;Year&gt;2012&lt;/Year&gt;&lt;RecNum&gt;1854&lt;/RecNum&gt;&lt;DisplayText&gt;(2012)&lt;/DisplayText&gt;&lt;record&gt;&lt;rec-number&gt;1854&lt;/rec-number&gt;&lt;foreign-keys&gt;&lt;key app="EN" db-id="9w9rra9xp2z528es0r8v2ddjrvv2xrrdwpd9" timestamp="1340882596"&gt;1854&lt;/key&gt;&lt;/foreign-keys&gt;&lt;ref-type name="Journal Article"&gt;17&lt;/ref-type&gt;&lt;contributors&gt;&lt;authors&gt;&lt;author&gt;Dassonneville, R.&lt;/author&gt;&lt;author&gt;Fritz, S.&lt;/author&gt;&lt;author&gt;Ducrocq, V.&lt;/author&gt;&lt;author&gt;Boichard, D.&lt;/author&gt;&lt;/authors&gt;&lt;/contributors&gt;&lt;titles&gt;&lt;title&gt;Short communication: Imputation performances of 3 low-density marker panels in beef and dairy cattle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4136-4140&lt;/pages&gt;&lt;volume&gt;95&lt;/volume&gt;&lt;number&gt;7&lt;/number&gt;&lt;keywords&gt;&lt;keyword&gt;low-density chip&lt;/keyword&gt;&lt;keyword&gt;imputation&lt;/keyword&gt;&lt;keyword&gt;genomic selection&lt;/keyword&gt;&lt;keyword&gt;single nucleotide polymorphism (SNP) chip&lt;/keyword&gt;&lt;/keywords&gt;&lt;dates&gt;&lt;year&gt;2012&lt;/year&gt;&lt;/dates&gt;&lt;isbn&gt;0022-0302&lt;/isbn&gt;&lt;urls&gt;&lt;related-urls&gt;&lt;url&gt;http://www.sciencedirect.com/science/article/pii/S0022030212003931&lt;/url&gt;&lt;/related-urls&gt;&lt;/urls&gt;&lt;/record&gt;&lt;/Cite&gt;&lt;/EndNote&gt;</w:instrText>
            </w:r>
            <w:r w:rsidR="0081789A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81789A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13" w:tooltip="Dassonneville, 2012 #1854" w:history="1">
              <w:r w:rsidR="0081789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2</w:t>
              </w:r>
            </w:hyperlink>
            <w:r w:rsidR="0081789A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81789A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48D4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C6869" w14:textId="77777777" w:rsidR="008A22F4" w:rsidRPr="00161713" w:rsidRDefault="008A22F4" w:rsidP="00495483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M</w:t>
            </w:r>
            <w:r w:rsidR="00495483">
              <w:rPr>
                <w:rFonts w:ascii="Arial" w:eastAsia="Times New Roman" w:hAnsi="Arial" w:cs="Arial"/>
                <w:sz w:val="22"/>
                <w:lang w:val="nl-NL" w:eastAsia="en-GB"/>
              </w:rPr>
              <w:t>O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E3D8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99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BB63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22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491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249B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326A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EDCD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9F2F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2.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B2B6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.0</w:t>
            </w:r>
          </w:p>
        </w:tc>
      </w:tr>
      <w:tr w:rsidR="00926798" w:rsidRPr="00161713" w14:paraId="3E9A9DD6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9C5E9" w14:textId="7300921E" w:rsidR="008A22F4" w:rsidRPr="00161713" w:rsidRDefault="008A22F4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A546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60987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86CC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3,0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1644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9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015B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DC9D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6594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C273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9B08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2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586A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</w:t>
            </w:r>
          </w:p>
        </w:tc>
      </w:tr>
      <w:tr w:rsidR="00926798" w:rsidRPr="00161713" w14:paraId="2D441E6B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6025E" w14:textId="29E486E1" w:rsidR="008A22F4" w:rsidRPr="00161713" w:rsidRDefault="007A214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Jiménez-Montero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Jiménez-Montero&lt;/Author&gt;&lt;Year&gt;2013&lt;/Year&gt;&lt;RecNum&gt;2613&lt;/RecNum&gt;&lt;DisplayText&gt;(2013)&lt;/DisplayText&gt;&lt;record&gt;&lt;rec-number&gt;2613&lt;/rec-number&gt;&lt;foreign-keys&gt;&lt;key app="EN" db-id="9w9rra9xp2z528es0r8v2ddjrvv2xrrdwpd9" timestamp="1377279925"&gt;2613&lt;/key&gt;&lt;/foreign-keys&gt;&lt;ref-type name="Journal Article"&gt;17&lt;/ref-type&gt;&lt;contributors&gt;&lt;authors&gt;&lt;author&gt;Jiménez-Montero, J. A.&lt;/author&gt;&lt;author&gt;Gianola, D.&lt;/author&gt;&lt;author&gt;Weigel, K.&lt;/author&gt;&lt;author&gt;Alenda, R.&lt;/author&gt;&lt;author&gt;González-Recio, O.&lt;/author&gt;&lt;/authors&gt;&lt;/contributors&gt;&lt;titles&gt;&lt;title&gt;Assets of imputation to ultra-high density for productive and functional traits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6047-6058&lt;/pages&gt;&lt;volume&gt;96&lt;/volume&gt;&lt;number&gt;9&lt;/number&gt;&lt;keywords&gt;&lt;keyword&gt;imputation&lt;/keyword&gt;&lt;keyword&gt;marker density&lt;/keyword&gt;&lt;keyword&gt;genomic selection&lt;/keyword&gt;&lt;keyword&gt;machine learning&lt;/keyword&gt;&lt;/keywords&gt;&lt;dates&gt;&lt;year&gt;2013&lt;/year&gt;&lt;/dates&gt;&lt;publisher&gt;American Dairy Science Association&lt;/publisher&gt;&lt;isbn&gt;0022-0302&lt;/isbn&gt;&lt;accession-num&gt;S0022-0302(13)00466-9&lt;/accession-num&gt;&lt;urls&gt;&lt;related-urls&gt;&lt;url&gt;http://linkinghub.elsevier.com/retrieve/pii/S0022030213004669?showall=true&lt;/url&gt;&lt;/related-urls&gt;&lt;/urls&gt;&lt;/record&gt;&lt;/Cite&gt;&lt;/EndNote&gt;</w:instrTex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35" w:tooltip="Jiménez-Montero, 2013 #2613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3</w:t>
              </w:r>
            </w:hyperlink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5B202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AB2B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80FD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,6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BB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8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2E5C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6F71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1EC5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C92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2084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446F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.3</w:t>
            </w:r>
          </w:p>
        </w:tc>
      </w:tr>
      <w:tr w:rsidR="00926798" w:rsidRPr="00161713" w14:paraId="4371632B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FC5CA" w14:textId="591A93AA" w:rsidR="008A22F4" w:rsidRPr="00161713" w:rsidRDefault="007A214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Chen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Chen&lt;/Author&gt;&lt;Year&gt;2011&lt;/Year&gt;&lt;RecNum&gt;2578&lt;/RecNum&gt;&lt;DisplayText&gt;(2011)&lt;/DisplayText&gt;&lt;record&gt;&lt;rec-number&gt;2578&lt;/rec-number&gt;&lt;foreign-keys&gt;&lt;key app="EN" db-id="9w9rra9xp2z528es0r8v2ddjrvv2xrrdwpd9" timestamp="1374879761"&gt;2578&lt;/key&gt;&lt;/foreign-keys&gt;&lt;ref-type name="Journal Article"&gt;17&lt;/ref-type&gt;&lt;contributors&gt;&lt;authors&gt;&lt;author&gt;Chen, J&lt;/author&gt;&lt;author&gt;Liu, Z&lt;/author&gt;&lt;author&gt;Reinhardt, F&lt;/author&gt;&lt;author&gt;Reents, R&lt;/author&gt;&lt;/authors&gt;&lt;/contributors&gt;&lt;titles&gt;&lt;title&gt;Reliability of genomic prediction using imputed genotypes for German Holsteins: Illumina 3K to 54K bovine chip&lt;/title&gt;&lt;secondary-title&gt;Interbull Bulletin&lt;/secondary-title&gt;&lt;alt-title&gt;Interbull Bull&lt;/alt-title&gt;&lt;/titles&gt;&lt;periodical&gt;&lt;full-title&gt;Interbull Bulletin&lt;/full-title&gt;&lt;/periodical&gt;&lt;alt-periodical&gt;&lt;full-title&gt;Interbull Bull&lt;/full-title&gt;&lt;/alt-periodical&gt;&lt;pages&gt;51-54&lt;/pages&gt;&lt;volume&gt;44&lt;/volume&gt;&lt;dates&gt;&lt;year&gt;2011&lt;/year&gt;&lt;/dates&gt;&lt;isbn&gt;2001-340X&lt;/isbn&gt;&lt;urls&gt;&lt;/urls&gt;&lt;/record&gt;&lt;/Cite&gt;&lt;/EndNote&gt;</w:instrTex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11" w:tooltip="Chen, 2011 #2578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1</w:t>
              </w:r>
            </w:hyperlink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  <w:r w:rsidR="008A22F4"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3A4D4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7600A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C1F6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3,5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D55A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4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101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49C3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9D8B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1CE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CBE4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2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B874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</w:tr>
      <w:tr w:rsidR="00926798" w:rsidRPr="00161713" w14:paraId="52C5BEF6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6412F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9CBD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D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AGPHAS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CD175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445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5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627A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C03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D860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B0E7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61C7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E085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3FEE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20386962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BD4F6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5A2EF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85BD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7A5E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5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4C9E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E46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837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0E3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D72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0B28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22C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76A89626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A693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6244D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B8214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A068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,3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8DA3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FE7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9111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6EB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590B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DBC1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5584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D155BEB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52166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F079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DAGPHAS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40FC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DA41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,3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D416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1E81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1FA5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D039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EA97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8642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6FD0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5F2F35B1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41BB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8110C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2E3D5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B407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,3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5DAA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1C09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7044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AF48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39A7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97C4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1A0B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75CB0D7C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B9D6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1FA3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F79C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FD7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2,5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1288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88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BEBE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CD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929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6DD1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C33A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5D93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076CB113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14DA7" w14:textId="68A58656" w:rsidR="008A22F4" w:rsidRPr="00161713" w:rsidRDefault="007A214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Weng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Weng&lt;/Author&gt;&lt;Year&gt;2013&lt;/Year&gt;&lt;RecNum&gt;2227&lt;/RecNum&gt;&lt;DisplayText&gt;(2013)&lt;/DisplayText&gt;&lt;record&gt;&lt;rec-number&gt;2227&lt;/rec-number&gt;&lt;foreign-keys&gt;&lt;key app="EN" db-id="9w9rra9xp2z528es0r8v2ddjrvv2xrrdwpd9" timestamp="1364368214"&gt;2227&lt;/key&gt;&lt;/foreign-keys&gt;&lt;ref-type name="Journal Article"&gt;17&lt;/ref-type&gt;&lt;contributors&gt;&lt;authors&gt;&lt;author&gt;Weng,Z.&lt;/author&gt;&lt;author&gt;Zhang,Z.&lt;/author&gt;&lt;author&gt;Zhang,Q.&lt;/author&gt;&lt;author&gt;Fu,W.&lt;/author&gt;&lt;author&gt;He,S.&lt;/author&gt;&lt;author&gt;Ding,X.&lt;/author&gt;&lt;/authors&gt;&lt;/contributors&gt;&lt;titles&gt;&lt;title&gt;Comparison of different imputation methods from low- to high-density panels using Chinese Holstein cattle&lt;/title&gt;&lt;secondary-title&gt;Animal&lt;/secondary-title&gt;&lt;/titles&gt;&lt;periodical&gt;&lt;full-title&gt;Animal&lt;/full-title&gt;&lt;/periodical&gt;&lt;pages&gt;729-735&lt;/pages&gt;&lt;volume&gt;7&lt;/volume&gt;&lt;number&gt;05&lt;/number&gt;&lt;keywords&gt;&lt;keyword&gt;missing genotypes, SNPs, imputation&lt;/keyword&gt;&lt;/keywords&gt;&lt;dates&gt;&lt;year&gt;2013&lt;/year&gt;&lt;/dates&gt;&lt;isbn&gt;1751-732X&lt;/isbn&gt;&lt;urls&gt;&lt;related-urls&gt;&lt;url&gt;http://dx.doi.org/10.1017/S1751731112002224&lt;/url&gt;&lt;/related-urls&gt;&lt;/urls&gt;&lt;electronic-resource-num&gt;doi:10.1017/S1751731112002224&lt;/electronic-resource-num&gt;&lt;access-date&gt;2013&lt;/access-date&gt;&lt;/record&gt;&lt;/Cite&gt;&lt;/EndNote&gt;</w:instrTex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62" w:tooltip="Weng, 2013 #2227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3</w:t>
              </w:r>
            </w:hyperlink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C008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FCDD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9AB1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6863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7265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7EE2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B16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B793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60BE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4278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7</w:t>
            </w:r>
          </w:p>
        </w:tc>
      </w:tr>
      <w:tr w:rsidR="00926798" w:rsidRPr="00161713" w14:paraId="162CC30B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1C944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32BB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astPHAS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0E89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8C6C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577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D8F2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888E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F9C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7143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C37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2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E7FE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.4</w:t>
            </w:r>
          </w:p>
        </w:tc>
      </w:tr>
      <w:tr w:rsidR="00926798" w:rsidRPr="00161713" w14:paraId="4797A2ED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32A7A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6DFB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4D99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DA5B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5A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20C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04DE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95CD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AF68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1484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A97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1</w:t>
            </w:r>
          </w:p>
        </w:tc>
      </w:tr>
      <w:tr w:rsidR="00926798" w:rsidRPr="00161713" w14:paraId="6F5DBC2A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24B7F" w14:textId="1DB4F28E" w:rsidR="008A22F4" w:rsidRPr="00161713" w:rsidRDefault="007A214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Weigel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Weigel&lt;/Author&gt;&lt;Year&gt;2010&lt;/Year&gt;&lt;RecNum&gt;729&lt;/RecNum&gt;&lt;DisplayText&gt;(2010a)&lt;/DisplayText&gt;&lt;record&gt;&lt;rec-number&gt;729&lt;/rec-number&gt;&lt;foreign-keys&gt;&lt;key app="EN" db-id="9w9rra9xp2z528es0r8v2ddjrvv2xrrdwpd9" timestamp="1272031793"&gt;729&lt;/key&gt;&lt;/foreign-keys&gt;&lt;ref-type name="Journal Article"&gt;17&lt;/ref-type&gt;&lt;contributors&gt;&lt;authors&gt;&lt;author&gt;Weigel, K. A.&lt;/author&gt;&lt;author&gt;Van Tassell, C. P.&lt;/author&gt;&lt;author&gt;O&amp;apos;Connell, J. R.&lt;/author&gt;&lt;author&gt;VanRaden, P. M.&lt;/author&gt;&lt;author&gt;Wiggans, G. R.&lt;/author&gt;&lt;/authors&gt;&lt;/contributors&gt;&lt;titles&gt;&lt;title&gt;Prediction of unobserved single nucleotide polymorphism genotypes of Jersey cattle using reference panels and population-based imputation algorithms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2229-2238&lt;/pages&gt;&lt;volume&gt;93&lt;/volume&gt;&lt;number&gt;5&lt;/number&gt;&lt;keywords&gt;&lt;keyword&gt;single nucleotide polymorphism&lt;/keyword&gt;&lt;keyword&gt;imputation&lt;/keyword&gt;&lt;keyword&gt;cattle&lt;/keyword&gt;&lt;/keywords&gt;&lt;dates&gt;&lt;year&gt;2010&lt;/year&gt;&lt;/dates&gt;&lt;publisher&gt;American Dairy Science Association&lt;/publisher&gt;&lt;isbn&gt;0022-0302&lt;/isbn&gt;&lt;urls&gt;&lt;related-urls&gt;&lt;url&gt;http://linkinghub.elsevier.com/retrieve/pii/S0022030210002134?showall=true&lt;/url&gt;&lt;/related-urls&gt;&lt;/urls&gt;&lt;/record&gt;&lt;/Cite&gt;&lt;/EndNote&gt;</w:instrTex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2C7914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59" w:tooltip="Weigel, 2010 #729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0a</w:t>
              </w:r>
            </w:hyperlink>
            <w:r w:rsidR="002C7914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7021B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IMPUTE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9DC5" w14:textId="77777777" w:rsidR="008A22F4" w:rsidRPr="00161713" w:rsidRDefault="00901BAB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JE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9983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4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11D0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314A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BD0E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9713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9A9F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3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A582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4877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6E8BB245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89296" w14:textId="2B3512B0" w:rsidR="008A22F4" w:rsidRPr="00161713" w:rsidRDefault="00926798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erry and</w: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Kearney </w: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Berry&lt;/Author&gt;&lt;Year&gt;2011&lt;/Year&gt;&lt;RecNum&gt;1667&lt;/RecNum&gt;&lt;DisplayText&gt;(2011)&lt;/DisplayText&gt;&lt;record&gt;&lt;rec-number&gt;1667&lt;/rec-number&gt;&lt;foreign-keys&gt;&lt;key app="EN" db-id="9w9rra9xp2z528es0r8v2ddjrvv2xrrdwpd9" timestamp="1325689974"&gt;1667&lt;/key&gt;&lt;/foreign-keys&gt;&lt;ref-type name="Journal Article"&gt;17&lt;/ref-type&gt;&lt;contributors&gt;&lt;authors&gt;&lt;author&gt;Berry, D. P.&lt;/author&gt;&lt;author&gt;Kearney, J. F.&lt;/author&gt;&lt;/authors&gt;&lt;/contributors&gt;&lt;titles&gt;&lt;title&gt;Imputation of genotypes from low- to high-density genotyping platforms and implications for genomic selection&lt;/title&gt;&lt;secondary-title&gt;Animal&lt;/secondary-title&gt;&lt;alt-title&gt;Animal&lt;/alt-title&gt;&lt;/titles&gt;&lt;periodical&gt;&lt;full-title&gt;Animal&lt;/full-title&gt;&lt;/periodical&gt;&lt;alt-periodical&gt;&lt;full-title&gt;Animal&lt;/full-title&gt;&lt;/alt-periodical&gt;&lt;pages&gt;1162-1169&lt;/pages&gt;&lt;volume&gt;5&lt;/volume&gt;&lt;number&gt;8&lt;/number&gt;&lt;dates&gt;&lt;year&gt;2011&lt;/year&gt;&lt;pub-dates&gt;&lt;date&gt;Aug&lt;/date&gt;&lt;/pub-dates&gt;&lt;/dates&gt;&lt;isbn&gt;1751-7311&lt;/isbn&gt;&lt;accession-num&gt;WOS:000292608500003&lt;/accession-num&gt;&lt;urls&gt;&lt;related-urls&gt;&lt;url&gt;&amp;lt;Go to ISI&amp;gt;://WOS:000292608500003&lt;/url&gt;&lt;/related-urls&gt;&lt;/urls&gt;&lt;electronic-resource-num&gt;10.1017/s1751731111000309&lt;/electronic-resource-num&gt;&lt;/record&gt;&lt;/Cite&gt;&lt;/EndNote&gt;</w:instrTex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7A2146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3" w:tooltip="Berry, 2011 #1667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1</w:t>
              </w:r>
            </w:hyperlink>
            <w:r w:rsidR="007A2146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C8419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47372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B76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,7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0CB5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D74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045E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DF4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156C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AE6E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9519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E0461A" w14:paraId="27FBE081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42E58D" w14:textId="77777777" w:rsidR="005A237C" w:rsidRPr="00161713" w:rsidRDefault="005A237C" w:rsidP="00CB17CF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Berry </w:t>
            </w:r>
            <w:r w:rsidRPr="00E0461A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(201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6CF5AA" w14:textId="77777777" w:rsidR="005A237C" w:rsidRPr="00161713" w:rsidRDefault="005A237C" w:rsidP="004F1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195160" w14:textId="77777777" w:rsidR="005A237C" w:rsidRDefault="005A237C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53B734" w14:textId="57881413" w:rsidR="005A237C" w:rsidRPr="00161713" w:rsidRDefault="005A237C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2,424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val="nl-NL" w:eastAsia="en-GB"/>
              </w:rPr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A80BF4" w14:textId="77777777" w:rsidR="005A237C" w:rsidRPr="00161713" w:rsidRDefault="005A237C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F3CBF" w14:textId="77777777" w:rsidR="005A237C" w:rsidRPr="00F01EA0" w:rsidRDefault="005A237C" w:rsidP="00993DE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2A5291" w14:textId="77777777" w:rsidR="005A237C" w:rsidRPr="00F01EA0" w:rsidRDefault="005A237C" w:rsidP="00993DE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AE4830" w14:textId="77777777" w:rsidR="005A237C" w:rsidRPr="00E0461A" w:rsidRDefault="005A237C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0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14262A" w14:textId="77777777" w:rsidR="005A237C" w:rsidRPr="00F01EA0" w:rsidRDefault="005A237C" w:rsidP="00993DE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08F319" w14:textId="77777777" w:rsidR="005A237C" w:rsidRPr="00F01EA0" w:rsidRDefault="005A237C" w:rsidP="00993DE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F01EA0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62D7C1" w14:textId="77777777" w:rsidR="005A237C" w:rsidRPr="00E0461A" w:rsidRDefault="005A237C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4.6</w:t>
            </w:r>
          </w:p>
        </w:tc>
      </w:tr>
      <w:tr w:rsidR="00926798" w:rsidRPr="00161713" w14:paraId="7F7ED978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08318" w14:textId="05240982" w:rsidR="008A22F4" w:rsidRPr="00161713" w:rsidRDefault="007A214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Mulder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Mulder&lt;/Author&gt;&lt;Year&gt;2012&lt;/Year&gt;&lt;RecNum&gt;1693&lt;/RecNum&gt;&lt;DisplayText&gt;(2012)&lt;/DisplayText&gt;&lt;record&gt;&lt;rec-number&gt;1693&lt;/rec-number&gt;&lt;foreign-keys&gt;&lt;key app="EN" db-id="9w9rra9xp2z528es0r8v2ddjrvv2xrrdwpd9" timestamp="1327498976"&gt;1693&lt;/key&gt;&lt;/foreign-keys&gt;&lt;ref-type name="Journal Article"&gt;17&lt;/ref-type&gt;&lt;contributors&gt;&lt;authors&gt;&lt;author&gt;Mulder, H. A.&lt;/author&gt;&lt;author&gt;Calus, M. P. L.&lt;/author&gt;&lt;author&gt;Druet, T.&lt;/author&gt;&lt;author&gt;Schrooten, C.&lt;/author&gt;&lt;/authors&gt;&lt;/contributors&gt;&lt;titles&gt;&lt;title&gt;Imputation of genotypes with low-density chips and its effect on reliability of direct genomic values in Dutch Holstein cattle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876-889&lt;/pages&gt;&lt;volume&gt;95&lt;/volume&gt;&lt;number&gt;2&lt;/number&gt;&lt;keywords&gt;&lt;keyword&gt;imputation&lt;/keyword&gt;&lt;keyword&gt;single nucleotide polymorphism&lt;/keyword&gt;&lt;keyword&gt;low-density chip&lt;/keyword&gt;&lt;keyword&gt;genomic selection&lt;/keyword&gt;&lt;/keywords&gt;&lt;dates&gt;&lt;year&gt;2012&lt;/year&gt;&lt;/dates&gt;&lt;publisher&gt;American Dairy Science Association&lt;/publisher&gt;&lt;isbn&gt;0022-0302&lt;/isbn&gt;&lt;accession-num&gt;S0022-0302(12)00040-9&lt;/accession-num&gt;&lt;urls&gt;&lt;related-urls&gt;&lt;url&gt;http://linkinghub.elsevier.com/retrieve/pii/S0022030212000409?showall=true&lt;/url&gt;&lt;/related-urls&gt;&lt;/urls&gt;&lt;/record&gt;&lt;/Cite&gt;&lt;/EndNote&gt;</w:instrTex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40" w:tooltip="Mulder, 2012 #1693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2</w:t>
              </w:r>
            </w:hyperlink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D51C" w14:textId="77777777" w:rsidR="008A22F4" w:rsidRPr="00161713" w:rsidRDefault="008A22F4" w:rsidP="004F1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Mult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 BLU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95F27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415A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5,3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0D57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4,0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9BF2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DFE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7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7D21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3B94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6.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7115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FF8F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3.5</w:t>
            </w:r>
          </w:p>
        </w:tc>
      </w:tr>
      <w:tr w:rsidR="00926798" w:rsidRPr="00161713" w14:paraId="0CD9350A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9C43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9099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DAGPHAS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17B48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3776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,3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D38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,0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E0D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8BF0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8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4D77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BCAE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3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4AAE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C703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6</w:t>
            </w:r>
          </w:p>
        </w:tc>
      </w:tr>
      <w:tr w:rsidR="00926798" w:rsidRPr="00161713" w14:paraId="393E4FC9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7250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22AF4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DAGPHASE</w:t>
            </w:r>
            <w:r w:rsidRPr="00926798">
              <w:rPr>
                <w:rFonts w:ascii="Arial" w:eastAsia="Times New Roman" w:hAnsi="Arial" w:cs="Arial"/>
                <w:sz w:val="22"/>
                <w:lang w:eastAsia="en-GB"/>
              </w:rPr>
              <w:t>gc</w:t>
            </w:r>
            <w:proofErr w:type="spellEnd"/>
            <w:r w:rsidRPr="002648B0">
              <w:rPr>
                <w:rFonts w:ascii="Arial" w:eastAsia="Times New Roman" w:hAnsi="Arial" w:cs="Arial"/>
                <w:sz w:val="20"/>
                <w:lang w:eastAsia="en-GB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6757C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DB4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,3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A2CB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,0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BD2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31B4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A218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5DEE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47AF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262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05648704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797C8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68B41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CHROMIB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90DE9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780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,3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BAA6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,0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594C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8675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1230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AE7F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1CFC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C4E4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1C99F8E6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49EA" w14:textId="5731BB46" w:rsidR="008A22F4" w:rsidRPr="00161713" w:rsidRDefault="004F1BD6" w:rsidP="00223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Segelke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220B41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Segelke&lt;/Author&gt;&lt;Year&gt;2012&lt;/Year&gt;&lt;RecNum&gt;1944&lt;/RecNum&gt;&lt;DisplayText&gt;(2012)&lt;/DisplayText&gt;&lt;record&gt;&lt;rec-number&gt;1944&lt;/rec-number&gt;&lt;foreign-keys&gt;&lt;key app="EN" db-id="9w9rra9xp2z528es0r8v2ddjrvv2xrrdwpd9" timestamp="1345646442"&gt;1944&lt;/key&gt;&lt;/foreign-keys&gt;&lt;ref-type name="Journal Article"&gt;17&lt;/ref-type&gt;&lt;contributors&gt;&lt;authors&gt;&lt;author&gt;Segelke, D.&lt;/author&gt;&lt;author&gt;Chen, J.&lt;/author&gt;&lt;author&gt;Liu, Z.&lt;/author&gt;&lt;author&gt;Reinhardt, F.&lt;/author&gt;&lt;author&gt;Thaller, G.&lt;/author&gt;&lt;author&gt;Reents, R.&lt;/author&gt;&lt;/authors&gt;&lt;/contributors&gt;&lt;titles&gt;&lt;title&gt;Reliability of genomic prediction for German Holsteins using imputed genotypes from low-density chips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5403-5411&lt;/pages&gt;&lt;volume&gt;95&lt;/volume&gt;&lt;number&gt;9&lt;/number&gt;&lt;keywords&gt;&lt;keyword&gt;genomic evaluation&lt;/keyword&gt;&lt;keyword&gt;low-density chip&lt;/keyword&gt;&lt;keyword&gt;imputation&lt;/keyword&gt;&lt;keyword&gt;dairy cattle&lt;/keyword&gt;&lt;/keywords&gt;&lt;dates&gt;&lt;year&gt;2012&lt;/year&gt;&lt;/dates&gt;&lt;publisher&gt;American Dairy Science Association&lt;/publisher&gt;&lt;isbn&gt;0022-0302&lt;/isbn&gt;&lt;accession-num&gt;S0022-0302(12)00557-7&lt;/accession-num&gt;&lt;urls&gt;&lt;related-urls&gt;&lt;url&gt;http://linkinghub.elsevier.com/retrieve/pii/S0022030212005577?showall=true&lt;/url&gt;&lt;/related-urls&gt;&lt;/urls&gt;&lt;/record&gt;&lt;/Cite&gt;&lt;/EndNote&gt;</w:instrTex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48" w:tooltip="Segelke, 2012 #1944" w:history="1">
              <w:r w:rsidR="00220B41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2</w:t>
              </w:r>
            </w:hyperlink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C8F52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F34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B2D3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1,6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1F1E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38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9950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778F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C83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5C51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E3E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271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2</w:t>
            </w:r>
          </w:p>
        </w:tc>
      </w:tr>
      <w:tr w:rsidR="00926798" w:rsidRPr="00161713" w14:paraId="0901C724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E4AF9" w14:textId="558E8283" w:rsidR="008A22F4" w:rsidRPr="00161713" w:rsidRDefault="008A22F4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F0DDF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3EE91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004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,4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6D5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97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DA46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8BEE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D30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C79F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03BC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7</w:t>
            </w:r>
          </w:p>
        </w:tc>
      </w:tr>
      <w:tr w:rsidR="00926798" w:rsidRPr="00161713" w14:paraId="1C0BC702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6A00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C4522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51FF7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80EE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1,5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FF13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88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64B7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9BE5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ECB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2066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C349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9A3B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2</w:t>
            </w:r>
          </w:p>
        </w:tc>
      </w:tr>
      <w:tr w:rsidR="00926798" w:rsidRPr="00161713" w14:paraId="212E99D8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4B81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35B0C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8A44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946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4,4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FDA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2CFC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9A11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5D81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5B1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3BF7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471C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6</w:t>
            </w:r>
          </w:p>
        </w:tc>
      </w:tr>
      <w:tr w:rsidR="00926798" w:rsidRPr="00161713" w14:paraId="408B0DFD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0BB2E" w14:textId="4F3BBC07" w:rsidR="008A22F4" w:rsidRPr="00161713" w:rsidRDefault="004F1BD6" w:rsidP="00223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Johnston </w:t>
            </w:r>
            <w:r w:rsidR="00223BD6" w:rsidRPr="00161713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 w:rsidR="00223BD6"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220B41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Johnston&lt;/Author&gt;&lt;Year&gt;2011&lt;/Year&gt;&lt;RecNum&gt;2654&lt;/RecNum&gt;&lt;DisplayText&gt;(2011)&lt;/DisplayText&gt;&lt;record&gt;&lt;rec-number&gt;2654&lt;/rec-number&gt;&lt;foreign-keys&gt;&lt;key app="EN" db-id="9w9rra9xp2z528es0r8v2ddjrvv2xrrdwpd9" timestamp="1379340221"&gt;2654&lt;/key&gt;&lt;/foreign-keys&gt;&lt;ref-type name="Journal Article"&gt;17&lt;/ref-type&gt;&lt;contributors&gt;&lt;authors&gt;&lt;author&gt;Johnston, Jarmila&lt;/author&gt;&lt;author&gt;Kistemaker, Gerrit&lt;/author&gt;&lt;author&gt;Sullivan, P. G.&lt;/author&gt;&lt;/authors&gt;&lt;/contributors&gt;&lt;titles&gt;&lt;title&gt;Comparison of different imputation methods&lt;/title&gt;&lt;secondary-title&gt;Interbull Bulletin&lt;/secondary-title&gt;&lt;alt-title&gt;Interbull Bull&lt;/alt-title&gt;&lt;/titles&gt;&lt;periodical&gt;&lt;full-title&gt;Interbull Bulletin&lt;/full-title&gt;&lt;/periodical&gt;&lt;alt-periodical&gt;&lt;full-title&gt;Interbull Bull&lt;/full-title&gt;&lt;/alt-periodical&gt;&lt;pages&gt;25-33&lt;/pages&gt;&lt;volume&gt;44&lt;/volume&gt;&lt;dates&gt;&lt;year&gt;2011&lt;/year&gt;&lt;/dates&gt;&lt;isbn&gt;2001-340X&lt;/isbn&gt;&lt;urls&gt;&lt;/urls&gt;&lt;/record&gt;&lt;/Cite&gt;&lt;/EndNote&gt;</w:instrTex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36" w:tooltip="Johnston, 2011 #2654" w:history="1">
              <w:r w:rsidR="00220B41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1</w:t>
              </w:r>
            </w:hyperlink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980AB" w14:textId="63E9E5E8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Alpha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9F95D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251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2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B1DE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6CBC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9F9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AEE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C500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7313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759C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340C6283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48AB0" w14:textId="74C89CFE" w:rsidR="008A22F4" w:rsidRPr="00161713" w:rsidRDefault="008A22F4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956D6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4FB80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13A5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2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7D11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DC6F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6902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F84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5293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AD4A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D1B4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89E5DEF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C0EC2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F1A24" w14:textId="090EC3DC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AC5F8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9B4B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2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62FB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231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01C2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4137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C01F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47F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A4D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25A36BB3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84B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F74F2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62E92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7BE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2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EC66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E187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D45C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BBFA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338E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B30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ED0F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05C87F9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6EF3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8073D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Phasebook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9A6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78A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,27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F148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297A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0554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56C4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88D1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9209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2E8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107CD73E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92543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751F4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FFCF1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79AC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,2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93CA6" w14:textId="77777777" w:rsidR="008A22F4" w:rsidRPr="00161713" w:rsidRDefault="00D546BD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20</w:t>
            </w:r>
            <w:r w:rsidR="008A22F4" w:rsidRPr="00161713">
              <w:rPr>
                <w:rFonts w:ascii="Arial" w:eastAsia="Times New Roman" w:hAnsi="Arial" w:cs="Arial"/>
                <w:sz w:val="22"/>
                <w:lang w:eastAsia="en-GB"/>
              </w:rPr>
              <w:t>,0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984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6ABD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A4A7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7936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E4D3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4909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5D843DB1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A10D6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494C5" w14:textId="414A38BC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17CA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9928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,2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6048E" w14:textId="77777777" w:rsidR="008A22F4" w:rsidRPr="00161713" w:rsidRDefault="00D546BD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20</w:t>
            </w:r>
            <w:r w:rsidR="008A22F4" w:rsidRPr="00161713">
              <w:rPr>
                <w:rFonts w:ascii="Arial" w:eastAsia="Times New Roman" w:hAnsi="Arial" w:cs="Arial"/>
                <w:sz w:val="22"/>
                <w:lang w:eastAsia="en-GB"/>
              </w:rPr>
              <w:t>,0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97D1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0124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E9F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F7CD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4BCC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A665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6C3AE6EF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F8A5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AF9A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96C6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00C8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,2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E36FE" w14:textId="77777777" w:rsidR="008A22F4" w:rsidRPr="00161713" w:rsidRDefault="00D546BD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20</w:t>
            </w:r>
            <w:r w:rsidR="008A22F4" w:rsidRPr="00161713">
              <w:rPr>
                <w:rFonts w:ascii="Arial" w:eastAsia="Times New Roman" w:hAnsi="Arial" w:cs="Arial"/>
                <w:sz w:val="22"/>
                <w:lang w:eastAsia="en-GB"/>
              </w:rPr>
              <w:t>,0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089E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78F1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9C20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5110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B4A3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B899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1C4850C1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A40AF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035B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Phasebook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A8E65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5806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,2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B9C61" w14:textId="77777777" w:rsidR="008A22F4" w:rsidRPr="00161713" w:rsidRDefault="00D546BD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20</w:t>
            </w:r>
            <w:r w:rsidR="008A22F4" w:rsidRPr="00161713">
              <w:rPr>
                <w:rFonts w:ascii="Arial" w:eastAsia="Times New Roman" w:hAnsi="Arial" w:cs="Arial"/>
                <w:sz w:val="22"/>
                <w:lang w:eastAsia="en-GB"/>
              </w:rPr>
              <w:t>,0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AE81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873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A106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53D8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7322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BB3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FACC0C5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EC013" w14:textId="797CB115" w:rsidR="008A22F4" w:rsidRPr="00161713" w:rsidRDefault="004F1BD6" w:rsidP="00223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Gredler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220B41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Gredler&lt;/Author&gt;&lt;Year&gt;2011&lt;/Year&gt;&lt;RecNum&gt;2653&lt;/RecNum&gt;&lt;DisplayText&gt;(2011)&lt;/DisplayText&gt;&lt;record&gt;&lt;rec-number&gt;2653&lt;/rec-number&gt;&lt;foreign-keys&gt;&lt;key app="EN" db-id="9w9rra9xp2z528es0r8v2ddjrvv2xrrdwpd9" timestamp="1379340078"&gt;2653&lt;/key&gt;&lt;/foreign-keys&gt;&lt;ref-type name="Journal Article"&gt;17&lt;/ref-type&gt;&lt;contributors&gt;&lt;authors&gt;&lt;author&gt;Gredler, B&lt;/author&gt;&lt;author&gt;Seefried, F. R.&lt;/author&gt;&lt;author&gt;Schuler, U.&lt;/author&gt;&lt;author&gt;Bapst, B.&lt;/author&gt;&lt;author&gt;Schnyder, U.&lt;/author&gt;&lt;author&gt;Hickey, J. M.&lt;/author&gt;&lt;/authors&gt;&lt;/contributors&gt;&lt;titles&gt;&lt;title&gt;Imputation in Swiss cattle breeds&lt;/title&gt;&lt;secondary-title&gt;Interbull Bulletin&lt;/secondary-title&gt;&lt;alt-title&gt;Interbull Bull&lt;/alt-title&gt;&lt;/titles&gt;&lt;periodical&gt;&lt;full-title&gt;Interbull Bulletin&lt;/full-title&gt;&lt;/periodical&gt;&lt;alt-periodical&gt;&lt;full-title&gt;Interbull Bull&lt;/full-title&gt;&lt;/alt-periodical&gt;&lt;pages&gt;8-11&lt;/pages&gt;&lt;volume&gt;44&lt;/volume&gt;&lt;dates&gt;&lt;year&gt;2011&lt;/year&gt;&lt;/dates&gt;&lt;isbn&gt;2001-340X&lt;/isbn&gt;&lt;urls&gt;&lt;/urls&gt;&lt;/record&gt;&lt;/Cite&gt;&lt;/EndNote&gt;</w:instrTex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23" w:tooltip="Gredler, 2011 #2653" w:history="1">
              <w:r w:rsidR="00220B41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1</w:t>
              </w:r>
            </w:hyperlink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B6913" w14:textId="684FC14E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Alpha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AE561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E8E3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35F0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511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502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DA03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958D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1322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DCF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0C72A40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C355C" w14:textId="1B7BDA91" w:rsidR="008A22F4" w:rsidRPr="00161713" w:rsidRDefault="008A22F4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7E490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82F7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BS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2E40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349B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7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FFBE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E86B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A34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BB17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4C1F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19AA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1EED8860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C9F7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E2CEA" w14:textId="61557B55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Alpha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DC595" w14:textId="014D3C76" w:rsidR="008A22F4" w:rsidRPr="00161713" w:rsidRDefault="008A22F4" w:rsidP="00705DF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MIX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9DE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8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664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3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567F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20B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6149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FCD8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84A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C329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AA8B8B8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58339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7EBF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4166E" w14:textId="0B1525BB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MIX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D608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,8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D5B2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3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F033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491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C38F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143A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C354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5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C5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0EA4AFBA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4668" w14:textId="3391CDCE" w:rsidR="008A22F4" w:rsidRPr="00161713" w:rsidRDefault="004F1BD6" w:rsidP="00223BD6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Nicolazzi</w:t>
            </w:r>
            <w:proofErr w:type="spellEnd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Pr="00161713">
              <w:rPr>
                <w:rFonts w:ascii="Arial" w:eastAsia="Times New Roman" w:hAnsi="Arial" w:cs="Arial"/>
                <w:i/>
                <w:sz w:val="22"/>
                <w:lang w:val="nl-NL"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 xml:space="preserve"> 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220B41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Nicolazzi&lt;/Author&gt;&lt;Year&gt;2013&lt;/Year&gt;&lt;RecNum&gt;2224&lt;/RecNum&gt;&lt;DisplayText&gt;(2013)&lt;/DisplayText&gt;&lt;record&gt;&lt;rec-number&gt;2224&lt;/rec-number&gt;&lt;foreign-keys&gt;&lt;key app="EN" db-id="9w9rra9xp2z528es0r8v2ddjrvv2xrrdwpd9" timestamp="1363877666"&gt;2224&lt;/key&gt;&lt;/foreign-keys&gt;&lt;ref-type name="Journal Article"&gt;17&lt;/ref-type&gt;&lt;contributors&gt;&lt;authors&gt;&lt;author&gt;Nicolazzi, E. L.&lt;/author&gt;&lt;author&gt;Biffani, S.&lt;/author&gt;&lt;author&gt;Jansen, G.&lt;/author&gt;&lt;/authors&gt;&lt;/contributors&gt;&lt;titles&gt;&lt;title&gt;Short communication: Imputing genotypes using PedImpute fast algorithm combining pedigree and population information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2649-2653&lt;/pages&gt;&lt;volume&gt;96&lt;/volume&gt;&lt;number&gt;4&lt;/number&gt;&lt;keywords&gt;&lt;keyword&gt;single nucleotide polymorphism&lt;/keyword&gt;&lt;keyword&gt;imputation&lt;/keyword&gt;&lt;keyword&gt;Holstein&lt;/keyword&gt;&lt;keyword&gt;dairy cattle&lt;/keyword&gt;&lt;/keywords&gt;&lt;dates&gt;&lt;year&gt;2013&lt;/year&gt;&lt;/dates&gt;&lt;isbn&gt;0022-0302&lt;/isbn&gt;&lt;urls&gt;&lt;related-urls&gt;&lt;url&gt;http://www.sciencedirect.com/science/article/pii/S0022030213001379&lt;/url&gt;&lt;/related-urls&gt;&lt;/urls&gt;&lt;electronic-resource-num&gt;http://dx.doi.org/10.3168/jds.2012-6062&lt;/electronic-resource-num&gt;&lt;/record&gt;&lt;/Cite&gt;&lt;/EndNote&gt;</w:instrTex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41" w:tooltip="Nicolazzi, 2013 #2224" w:history="1">
              <w:r w:rsidR="00220B41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3</w:t>
              </w:r>
            </w:hyperlink>
            <w:r w:rsidR="00220B41"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220B41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DC45" w14:textId="107E6929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PEDIMPUTE</w:t>
            </w:r>
            <w:r w:rsidR="00E97063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F30C3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E7FA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5,6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5240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4,2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11D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B30E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59F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C43D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253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752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</w:t>
            </w:r>
          </w:p>
        </w:tc>
      </w:tr>
      <w:tr w:rsidR="00926798" w:rsidRPr="00161713" w14:paraId="0CFA5103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62106" w14:textId="6516B7B0" w:rsidR="008A22F4" w:rsidRPr="00161713" w:rsidRDefault="008A22F4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DD4B3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F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919F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05C4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15,6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FD4C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4,2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27B6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351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4BE8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EB90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CC0C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D0CA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0.8</w:t>
            </w:r>
          </w:p>
        </w:tc>
      </w:tr>
      <w:tr w:rsidR="00926798" w:rsidRPr="00161713" w14:paraId="1C92623F" w14:textId="77777777" w:rsidTr="00926798">
        <w:trPr>
          <w:trHeight w:val="300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28F5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2FA9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val="nl-NL"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val="nl-NL" w:eastAsia="en-GB"/>
              </w:rPr>
              <w:t>Beagl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4CFE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val="nl-NL" w:eastAsia="en-GB"/>
              </w:rPr>
              <w:t>HF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A99D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15,6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BD63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,2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50BF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C75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53A4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A92C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D204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C0AA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4</w:t>
            </w:r>
          </w:p>
        </w:tc>
      </w:tr>
      <w:tr w:rsidR="00926798" w:rsidRPr="00161713" w14:paraId="1AF7ADC3" w14:textId="77777777" w:rsidTr="00926798">
        <w:trPr>
          <w:trHeight w:val="315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FC4BB" w14:textId="13C07E3A" w:rsidR="008A22F4" w:rsidRPr="00161713" w:rsidRDefault="004F1BD6" w:rsidP="000D0FBA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Ma </w:t>
            </w:r>
            <w:r w:rsidRPr="00161713">
              <w:rPr>
                <w:rFonts w:ascii="Arial" w:eastAsia="Times New Roman" w:hAnsi="Arial" w:cs="Arial"/>
                <w:i/>
                <w:sz w:val="22"/>
                <w:lang w:eastAsia="en-GB"/>
              </w:rPr>
              <w:t>et al.</w:t>
            </w: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begin"/>
            </w:r>
            <w:r w:rsidR="00626FCD">
              <w:rPr>
                <w:rFonts w:ascii="Arial" w:eastAsia="Times New Roman" w:hAnsi="Arial" w:cs="Arial"/>
                <w:sz w:val="22"/>
                <w:lang w:eastAsia="en-GB"/>
              </w:rPr>
              <w:instrText xml:space="preserve"> ADDIN EN.CITE &lt;EndNote&gt;&lt;Cite ExcludeAuth="1"&gt;&lt;Author&gt;Ma&lt;/Author&gt;&lt;Year&gt;2013&lt;/Year&gt;&lt;RecNum&gt;2402&lt;/RecNum&gt;&lt;DisplayText&gt;(2013)&lt;/DisplayText&gt;&lt;record&gt;&lt;rec-number&gt;2402&lt;/rec-number&gt;&lt;foreign-keys&gt;&lt;key app="EN" db-id="9w9rra9xp2z528es0r8v2ddjrvv2xrrdwpd9" timestamp="1371820306"&gt;2402&lt;/key&gt;&lt;/foreign-keys&gt;&lt;ref-type name="Journal Article"&gt;17&lt;/ref-type&gt;&lt;contributors&gt;&lt;authors&gt;&lt;author&gt;Ma, P.&lt;/author&gt;&lt;author&gt;Brøndum, R. F.&lt;/author&gt;&lt;author&gt;Zhang, Q.&lt;/author&gt;&lt;author&gt;Lund, M. S.&lt;/author&gt;&lt;author&gt;Su, G.&lt;/author&gt;&lt;/authors&gt;&lt;/contributors&gt;&lt;titles&gt;&lt;title&gt;Comparison of different methods for imputing genome-wide marker genotypes in Swedish and Finnish Red Cattle&lt;/title&gt;&lt;secondary-title&gt;Journal of Dairy Science&lt;/secondary-title&gt;&lt;alt-title&gt;J Dairy Sci&lt;/alt-title&gt;&lt;/titles&gt;&lt;periodical&gt;&lt;full-title&gt;Journal of Dairy Science&lt;/full-title&gt;&lt;abbr-1&gt;J. Dairy Sci.&lt;/abbr-1&gt;&lt;/periodical&gt;&lt;alt-periodical&gt;&lt;full-title&gt;J Dairy Sci&lt;/full-title&gt;&lt;/alt-periodical&gt;&lt;pages&gt;4666-4677&lt;/pages&gt;&lt;volume&gt;96&lt;/volume&gt;&lt;number&gt;7&lt;/number&gt;&lt;keywords&gt;&lt;keyword&gt;imputation&lt;/keyword&gt;&lt;keyword&gt;relationship&lt;/keyword&gt;&lt;keyword&gt;minor allele frequency&lt;/keyword&gt;&lt;/keywords&gt;&lt;dates&gt;&lt;year&gt;2013&lt;/year&gt;&lt;/dates&gt;&lt;isbn&gt;0022-0302&lt;/isbn&gt;&lt;urls&gt;&lt;related-urls&gt;&lt;url&gt;http://www.sciencedirect.com/science/article/pii/S0022030213003664&lt;/url&gt;&lt;/related-urls&gt;&lt;/urls&gt;&lt;electronic-resource-num&gt;http://dx.doi.org/10.3168/jds.2012-6316&lt;/electronic-resource-num&gt;&lt;/record&gt;&lt;/Cite&gt;&lt;/EndNote&gt;</w:instrTex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separate"/>
            </w:r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(</w:t>
            </w:r>
            <w:hyperlink w:anchor="_ENREF_39" w:tooltip="Ma, 2013 #2402" w:history="1">
              <w:r w:rsidR="000D0FBA" w:rsidRPr="00161713">
                <w:rPr>
                  <w:rFonts w:ascii="Arial" w:eastAsia="Times New Roman" w:hAnsi="Arial" w:cs="Arial"/>
                  <w:noProof/>
                  <w:sz w:val="22"/>
                  <w:lang w:eastAsia="en-GB"/>
                </w:rPr>
                <w:t>2013</w:t>
              </w:r>
            </w:hyperlink>
            <w:r w:rsidRPr="00161713">
              <w:rPr>
                <w:rFonts w:ascii="Arial" w:eastAsia="Times New Roman" w:hAnsi="Arial" w:cs="Arial"/>
                <w:noProof/>
                <w:sz w:val="22"/>
                <w:lang w:eastAsia="en-GB"/>
              </w:rPr>
              <w:t>)</w:t>
            </w:r>
            <w:r w:rsidR="007A2146" w:rsidRPr="00161713">
              <w:rPr>
                <w:rFonts w:ascii="Arial" w:eastAsia="Times New Roman" w:hAnsi="Arial" w:cs="Arial"/>
                <w:sz w:val="22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1C77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Beag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FD59A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N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23CA8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,9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DA5F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5B427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CFC7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8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DE8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41B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F64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F338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0241B38C" w14:textId="77777777" w:rsidTr="00926798">
        <w:trPr>
          <w:trHeight w:val="315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1D9C6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C42CB" w14:textId="77777777" w:rsidR="008A22F4" w:rsidRPr="00161713" w:rsidRDefault="000B1011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</w:t>
            </w:r>
            <w:r w:rsidR="008A22F4" w:rsidRPr="00161713">
              <w:rPr>
                <w:rFonts w:ascii="Arial" w:eastAsia="Times New Roman" w:hAnsi="Arial" w:cs="Arial"/>
                <w:sz w:val="22"/>
                <w:lang w:eastAsia="en-GB"/>
              </w:rPr>
              <w:t>indhap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B32A0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N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1E58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,9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FA8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2767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12F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E501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401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ECC5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6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1BD2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8B857BF" w14:textId="77777777" w:rsidTr="00926798">
        <w:trPr>
          <w:trHeight w:val="315"/>
        </w:trPr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AE71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E01D0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AlphaImput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87477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NR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89BEC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,9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28A6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4207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ED5B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9AED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4399A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2B33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6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14E5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24F1BF16" w14:textId="77777777" w:rsidTr="00926798">
        <w:trPr>
          <w:trHeight w:val="315"/>
        </w:trPr>
        <w:tc>
          <w:tcPr>
            <w:tcW w:w="34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B0DEE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519B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proofErr w:type="spellStart"/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FImput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18199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NR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59FB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,93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C7D0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77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6528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A14F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81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1FEA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205E3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88D10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4.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8701D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4395BC6A" w14:textId="77777777" w:rsidTr="00926798">
        <w:trPr>
          <w:trHeight w:val="315"/>
        </w:trPr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3C6B75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F357BF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IMPUTE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7A17FA" w14:textId="77777777" w:rsidR="008A22F4" w:rsidRPr="00161713" w:rsidRDefault="00495483" w:rsidP="008A22F4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N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6804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,93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A3EEF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97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129ADE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CC387F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0.8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A05819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60899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ACC14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2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408E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sz w:val="22"/>
                <w:lang w:eastAsia="en-GB"/>
              </w:rPr>
              <w:t>.</w:t>
            </w:r>
          </w:p>
        </w:tc>
      </w:tr>
      <w:tr w:rsidR="00926798" w:rsidRPr="00161713" w14:paraId="0AD50371" w14:textId="77777777" w:rsidTr="00926798">
        <w:trPr>
          <w:trHeight w:val="315"/>
        </w:trPr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6A0114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Averag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B83C8D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F7B05D" w14:textId="77777777" w:rsidR="008A22F4" w:rsidRPr="00161713" w:rsidRDefault="008A22F4" w:rsidP="008A22F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3589A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EF5391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65B17A" w14:textId="77777777" w:rsidR="008A22F4" w:rsidRPr="00161713" w:rsidRDefault="00B82513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62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5659F5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8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C5CE2B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0.9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830A02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14.4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23C606" w14:textId="77777777" w:rsidR="008A22F4" w:rsidRPr="00161713" w:rsidRDefault="008A22F4" w:rsidP="008A22F4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3.9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7078BF" w14:textId="77777777" w:rsidR="008A22F4" w:rsidRPr="00161713" w:rsidRDefault="008A22F4" w:rsidP="00B82513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</w:pPr>
            <w:r w:rsidRPr="001617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2.</w:t>
            </w:r>
            <w:r w:rsidR="00B82513">
              <w:rPr>
                <w:rFonts w:ascii="Arial" w:eastAsia="Times New Roman" w:hAnsi="Arial" w:cs="Arial"/>
                <w:color w:val="000000"/>
                <w:sz w:val="22"/>
                <w:lang w:eastAsia="en-GB"/>
              </w:rPr>
              <w:t>6</w:t>
            </w:r>
          </w:p>
        </w:tc>
      </w:tr>
    </w:tbl>
    <w:p w14:paraId="5E80C988" w14:textId="77777777" w:rsidR="00A074A0" w:rsidRDefault="001F1EDF" w:rsidP="00926798">
      <w:pPr>
        <w:spacing w:line="240" w:lineRule="auto"/>
        <w:rPr>
          <w:rFonts w:ascii="Arial" w:hAnsi="Arial" w:cs="Arial"/>
          <w:sz w:val="22"/>
        </w:rPr>
      </w:pPr>
      <w:r w:rsidRPr="00161713">
        <w:rPr>
          <w:rFonts w:ascii="Arial" w:hAnsi="Arial" w:cs="Arial"/>
          <w:sz w:val="22"/>
          <w:vertAlign w:val="superscript"/>
        </w:rPr>
        <w:t>1</w:t>
      </w:r>
      <w:r w:rsidRPr="00161713">
        <w:rPr>
          <w:rFonts w:ascii="Arial" w:hAnsi="Arial" w:cs="Arial"/>
          <w:sz w:val="22"/>
        </w:rPr>
        <w:t xml:space="preserve"> </w:t>
      </w:r>
      <w:r w:rsidR="00697219" w:rsidRPr="00161713">
        <w:rPr>
          <w:rFonts w:ascii="Arial" w:hAnsi="Arial" w:cs="Arial"/>
          <w:sz w:val="22"/>
        </w:rPr>
        <w:t>Description and references of imputation methods are given in Table 1.</w:t>
      </w:r>
    </w:p>
    <w:p w14:paraId="0DC03C6D" w14:textId="77777777" w:rsidR="00495483" w:rsidRPr="00161713" w:rsidRDefault="00495483" w:rsidP="00926798">
      <w:pPr>
        <w:pStyle w:val="CommentText"/>
        <w:rPr>
          <w:rFonts w:ascii="Arial" w:hAnsi="Arial" w:cs="Arial"/>
          <w:sz w:val="22"/>
        </w:rPr>
      </w:pPr>
      <w:r w:rsidRPr="00495483">
        <w:rPr>
          <w:rFonts w:ascii="Arial" w:hAnsi="Arial" w:cs="Arial"/>
          <w:sz w:val="22"/>
          <w:vertAlign w:val="superscript"/>
        </w:rPr>
        <w:t>2</w:t>
      </w:r>
      <w:r>
        <w:rPr>
          <w:rFonts w:ascii="Arial" w:hAnsi="Arial" w:cs="Arial"/>
          <w:sz w:val="22"/>
        </w:rPr>
        <w:t xml:space="preserve"> MON = </w:t>
      </w:r>
      <w:proofErr w:type="spellStart"/>
      <w:r w:rsidRPr="00495483">
        <w:rPr>
          <w:rFonts w:ascii="Arial" w:eastAsia="Times New Roman" w:hAnsi="Arial" w:cs="Arial"/>
          <w:sz w:val="22"/>
          <w:lang w:eastAsia="en-GB"/>
        </w:rPr>
        <w:t>Montbéliarde</w:t>
      </w:r>
      <w:proofErr w:type="spellEnd"/>
      <w:r w:rsidRPr="00495483">
        <w:rPr>
          <w:rFonts w:ascii="Arial" w:eastAsia="Times New Roman" w:hAnsi="Arial" w:cs="Arial"/>
          <w:sz w:val="22"/>
          <w:lang w:eastAsia="en-GB"/>
        </w:rPr>
        <w:t xml:space="preserve">, </w:t>
      </w:r>
      <w:r>
        <w:rPr>
          <w:rFonts w:ascii="Arial" w:eastAsia="Times New Roman" w:hAnsi="Arial" w:cs="Arial"/>
          <w:sz w:val="22"/>
          <w:lang w:eastAsia="en-GB"/>
        </w:rPr>
        <w:t xml:space="preserve">HF = Holstein, </w:t>
      </w:r>
      <w:r w:rsidR="00901BAB">
        <w:rPr>
          <w:rFonts w:ascii="Arial" w:eastAsia="Times New Roman" w:hAnsi="Arial" w:cs="Arial"/>
          <w:sz w:val="22"/>
          <w:lang w:eastAsia="en-GB"/>
        </w:rPr>
        <w:t xml:space="preserve">JER=Jersey, </w:t>
      </w:r>
      <w:r w:rsidR="002D628C" w:rsidRPr="002D628C">
        <w:rPr>
          <w:rFonts w:ascii="Arial" w:eastAsia="Times New Roman" w:hAnsi="Arial" w:cs="Arial"/>
          <w:sz w:val="22"/>
          <w:szCs w:val="22"/>
          <w:lang w:eastAsia="en-GB"/>
        </w:rPr>
        <w:t>B</w:t>
      </w:r>
      <w:r w:rsidRPr="002D628C">
        <w:rPr>
          <w:rFonts w:ascii="Arial" w:eastAsia="Times New Roman" w:hAnsi="Arial" w:cs="Arial"/>
          <w:sz w:val="22"/>
          <w:szCs w:val="22"/>
          <w:lang w:eastAsia="en-GB"/>
        </w:rPr>
        <w:t>S = Brown Swiss, NR = Nordic Red</w:t>
      </w:r>
      <w:r>
        <w:rPr>
          <w:rFonts w:ascii="Arial" w:eastAsia="Times New Roman" w:hAnsi="Arial" w:cs="Arial"/>
          <w:sz w:val="22"/>
          <w:lang w:eastAsia="en-GB"/>
        </w:rPr>
        <w:t xml:space="preserve">, </w:t>
      </w:r>
      <w:r w:rsidRPr="00161713">
        <w:rPr>
          <w:rFonts w:ascii="Arial" w:hAnsi="Arial" w:cs="Arial"/>
          <w:sz w:val="22"/>
        </w:rPr>
        <w:t xml:space="preserve">MIX is a combined dataset containing Simmental, Swiss </w:t>
      </w:r>
      <w:proofErr w:type="spellStart"/>
      <w:r w:rsidRPr="00161713">
        <w:rPr>
          <w:rFonts w:ascii="Arial" w:hAnsi="Arial" w:cs="Arial"/>
          <w:sz w:val="22"/>
        </w:rPr>
        <w:t>Fleckvieh</w:t>
      </w:r>
      <w:proofErr w:type="spellEnd"/>
      <w:r w:rsidRPr="00161713">
        <w:rPr>
          <w:rFonts w:ascii="Arial" w:hAnsi="Arial" w:cs="Arial"/>
          <w:sz w:val="22"/>
        </w:rPr>
        <w:t>, and Holstein.</w:t>
      </w:r>
    </w:p>
    <w:p w14:paraId="22DAE928" w14:textId="77777777" w:rsidR="00551B9B" w:rsidRPr="00161713" w:rsidRDefault="00495483" w:rsidP="00926798">
      <w:pPr>
        <w:spacing w:line="24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t>3</w:t>
      </w:r>
      <w:r w:rsidR="00551B9B" w:rsidRPr="00161713">
        <w:rPr>
          <w:rFonts w:ascii="Arial" w:hAnsi="Arial" w:cs="Arial"/>
          <w:sz w:val="22"/>
        </w:rPr>
        <w:t xml:space="preserve"> Allele imputation error rate (AIER) is computed as half the genotype imputation error rate for studies that provided the latter measure.</w:t>
      </w:r>
    </w:p>
    <w:p w14:paraId="432F68EA" w14:textId="155A205A" w:rsidR="005C07A2" w:rsidRPr="00161713" w:rsidRDefault="00495483" w:rsidP="00926798">
      <w:pPr>
        <w:spacing w:line="24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t>4</w:t>
      </w:r>
      <w:r w:rsidR="005C07A2" w:rsidRPr="00161713">
        <w:rPr>
          <w:rFonts w:ascii="Arial" w:hAnsi="Arial" w:cs="Arial"/>
          <w:sz w:val="22"/>
        </w:rPr>
        <w:t xml:space="preserve"> This is the Bovine3K (</w:t>
      </w:r>
      <w:proofErr w:type="spellStart"/>
      <w:r w:rsidR="005C07A2" w:rsidRPr="00161713">
        <w:rPr>
          <w:rFonts w:ascii="Arial" w:hAnsi="Arial" w:cs="Arial"/>
          <w:sz w:val="22"/>
        </w:rPr>
        <w:t>Illumina</w:t>
      </w:r>
      <w:proofErr w:type="spellEnd"/>
      <w:r w:rsidR="005C07A2" w:rsidRPr="00161713">
        <w:rPr>
          <w:rFonts w:ascii="Arial" w:hAnsi="Arial" w:cs="Arial"/>
          <w:sz w:val="22"/>
        </w:rPr>
        <w:t xml:space="preserve"> Inc.), or an in </w:t>
      </w:r>
      <w:proofErr w:type="spellStart"/>
      <w:r w:rsidR="005C07A2" w:rsidRPr="00161713">
        <w:rPr>
          <w:rFonts w:ascii="Arial" w:hAnsi="Arial" w:cs="Arial"/>
          <w:sz w:val="22"/>
        </w:rPr>
        <w:t>silico</w:t>
      </w:r>
      <w:proofErr w:type="spellEnd"/>
      <w:r w:rsidR="005C07A2" w:rsidRPr="00161713">
        <w:rPr>
          <w:rFonts w:ascii="Arial" w:hAnsi="Arial" w:cs="Arial"/>
          <w:sz w:val="22"/>
        </w:rPr>
        <w:t xml:space="preserve"> 3k </w:t>
      </w:r>
      <w:r w:rsidR="00DE0B3F">
        <w:rPr>
          <w:rFonts w:ascii="Arial" w:hAnsi="Arial" w:cs="Arial"/>
          <w:sz w:val="22"/>
        </w:rPr>
        <w:t>panel</w:t>
      </w:r>
      <w:r w:rsidR="005C07A2" w:rsidRPr="00161713">
        <w:rPr>
          <w:rFonts w:ascii="Arial" w:hAnsi="Arial" w:cs="Arial"/>
          <w:sz w:val="22"/>
        </w:rPr>
        <w:t xml:space="preserve"> designed within the study </w:t>
      </w:r>
      <w:r w:rsidR="00542FC2" w:rsidRPr="00161713">
        <w:rPr>
          <w:rFonts w:ascii="Arial" w:hAnsi="Arial" w:cs="Arial"/>
          <w:sz w:val="22"/>
        </w:rPr>
        <w:fldChar w:fldCharType="begin">
          <w:fldData xml:space="preserve">PEVuZE5vdGU+PENpdGU+PEF1dGhvcj5NdWxkZXI8L0F1dGhvcj48WWVhcj4yMDEyPC9ZZWFyPjxS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</w:fldData>
        </w:fldChar>
      </w:r>
      <w:r w:rsidR="00626FCD">
        <w:rPr>
          <w:rFonts w:ascii="Arial" w:hAnsi="Arial" w:cs="Arial"/>
          <w:sz w:val="22"/>
        </w:rPr>
        <w:instrText xml:space="preserve"> ADDIN EN.CITE </w:instrText>
      </w:r>
      <w:r w:rsidR="00626FCD">
        <w:rPr>
          <w:rFonts w:ascii="Arial" w:hAnsi="Arial" w:cs="Arial"/>
          <w:sz w:val="22"/>
        </w:rPr>
        <w:fldChar w:fldCharType="begin">
          <w:fldData xml:space="preserve">PEVuZE5vdGU+PENpdGU+PEF1dGhvcj5NdWxkZXI8L0F1dGhvcj48WWVhcj4yMDEyPC9ZZWFyPjxS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</w:fldData>
        </w:fldChar>
      </w:r>
      <w:r w:rsidR="00626FCD">
        <w:rPr>
          <w:rFonts w:ascii="Arial" w:hAnsi="Arial" w:cs="Arial"/>
          <w:sz w:val="22"/>
        </w:rPr>
        <w:instrText xml:space="preserve"> ADDIN EN.CITE.DATA </w:instrText>
      </w:r>
      <w:r w:rsidR="00626FCD">
        <w:rPr>
          <w:rFonts w:ascii="Arial" w:hAnsi="Arial" w:cs="Arial"/>
          <w:sz w:val="22"/>
        </w:rPr>
      </w:r>
      <w:r w:rsidR="00626FCD">
        <w:rPr>
          <w:rFonts w:ascii="Arial" w:hAnsi="Arial" w:cs="Arial"/>
          <w:sz w:val="22"/>
        </w:rPr>
        <w:fldChar w:fldCharType="end"/>
      </w:r>
      <w:r w:rsidR="00542FC2" w:rsidRPr="00161713">
        <w:rPr>
          <w:rFonts w:ascii="Arial" w:hAnsi="Arial" w:cs="Arial"/>
          <w:sz w:val="22"/>
        </w:rPr>
      </w:r>
      <w:r w:rsidR="00542FC2" w:rsidRPr="00161713">
        <w:rPr>
          <w:rFonts w:ascii="Arial" w:hAnsi="Arial" w:cs="Arial"/>
          <w:sz w:val="22"/>
        </w:rPr>
        <w:fldChar w:fldCharType="separate"/>
      </w:r>
      <w:r w:rsidR="00F81D0A">
        <w:rPr>
          <w:rFonts w:ascii="Arial" w:hAnsi="Arial" w:cs="Arial"/>
          <w:noProof/>
          <w:sz w:val="22"/>
        </w:rPr>
        <w:t>(</w:t>
      </w:r>
      <w:hyperlink w:anchor="_ENREF_59" w:tooltip="Weigel, 2010 #729" w:history="1">
        <w:r w:rsidR="000D0FBA">
          <w:rPr>
            <w:rFonts w:ascii="Arial" w:hAnsi="Arial" w:cs="Arial"/>
            <w:noProof/>
            <w:sz w:val="22"/>
          </w:rPr>
          <w:t>Weigel</w:t>
        </w:r>
        <w:r w:rsidR="000D0FBA" w:rsidRPr="00F81D0A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>
          <w:rPr>
            <w:rFonts w:ascii="Arial" w:hAnsi="Arial" w:cs="Arial"/>
            <w:noProof/>
            <w:sz w:val="22"/>
          </w:rPr>
          <w:t>, 2010a</w:t>
        </w:r>
      </w:hyperlink>
      <w:r w:rsidR="00F81D0A">
        <w:rPr>
          <w:rFonts w:ascii="Arial" w:hAnsi="Arial" w:cs="Arial"/>
          <w:noProof/>
          <w:sz w:val="22"/>
        </w:rPr>
        <w:t xml:space="preserve">, </w:t>
      </w:r>
      <w:hyperlink w:anchor="_ENREF_40" w:tooltip="Mulder, 2012 #1693" w:history="1">
        <w:r w:rsidR="000D0FBA">
          <w:rPr>
            <w:rFonts w:ascii="Arial" w:hAnsi="Arial" w:cs="Arial"/>
            <w:noProof/>
            <w:sz w:val="22"/>
          </w:rPr>
          <w:t>Mulder</w:t>
        </w:r>
        <w:r w:rsidR="000D0FBA" w:rsidRPr="00F81D0A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>
          <w:rPr>
            <w:rFonts w:ascii="Arial" w:hAnsi="Arial" w:cs="Arial"/>
            <w:noProof/>
            <w:sz w:val="22"/>
          </w:rPr>
          <w:t>, 2012</w:t>
        </w:r>
      </w:hyperlink>
      <w:r w:rsidR="00F81D0A">
        <w:rPr>
          <w:rFonts w:ascii="Arial" w:hAnsi="Arial" w:cs="Arial"/>
          <w:noProof/>
          <w:sz w:val="22"/>
        </w:rPr>
        <w:t>)</w:t>
      </w:r>
      <w:r w:rsidR="00542FC2" w:rsidRPr="00161713">
        <w:rPr>
          <w:rFonts w:ascii="Arial" w:hAnsi="Arial" w:cs="Arial"/>
          <w:sz w:val="22"/>
        </w:rPr>
        <w:fldChar w:fldCharType="end"/>
      </w:r>
      <w:r w:rsidR="001C577B" w:rsidRPr="00161713">
        <w:rPr>
          <w:rFonts w:ascii="Arial" w:hAnsi="Arial" w:cs="Arial"/>
          <w:sz w:val="22"/>
        </w:rPr>
        <w:t>.</w:t>
      </w:r>
      <w:r w:rsidR="00B82513">
        <w:rPr>
          <w:rFonts w:ascii="Arial" w:hAnsi="Arial" w:cs="Arial"/>
          <w:sz w:val="22"/>
        </w:rPr>
        <w:t xml:space="preserve"> </w:t>
      </w:r>
      <w:proofErr w:type="spellStart"/>
      <w:r w:rsidR="00B82513">
        <w:rPr>
          <w:rFonts w:ascii="Arial" w:hAnsi="Arial" w:cs="Arial"/>
          <w:sz w:val="22"/>
        </w:rPr>
        <w:t>Dassoneville</w:t>
      </w:r>
      <w:proofErr w:type="spellEnd"/>
      <w:r w:rsidR="00B82513">
        <w:rPr>
          <w:rFonts w:ascii="Arial" w:hAnsi="Arial" w:cs="Arial"/>
          <w:sz w:val="22"/>
        </w:rPr>
        <w:t xml:space="preserve"> </w:t>
      </w:r>
      <w:r w:rsidR="00B82513" w:rsidRPr="00115D01">
        <w:rPr>
          <w:rFonts w:ascii="Arial" w:hAnsi="Arial" w:cs="Arial"/>
          <w:i/>
          <w:sz w:val="22"/>
        </w:rPr>
        <w:t>et al.</w:t>
      </w:r>
      <w:r w:rsidR="00B82513">
        <w:rPr>
          <w:rFonts w:ascii="Arial" w:hAnsi="Arial" w:cs="Arial"/>
          <w:sz w:val="22"/>
        </w:rPr>
        <w:t xml:space="preserve"> (2012) used both the Bovine3K and </w:t>
      </w:r>
      <w:r w:rsidR="00115D01">
        <w:rPr>
          <w:rFonts w:ascii="Arial" w:hAnsi="Arial" w:cs="Arial"/>
          <w:sz w:val="22"/>
        </w:rPr>
        <w:t xml:space="preserve">an </w:t>
      </w:r>
      <w:proofErr w:type="spellStart"/>
      <w:r w:rsidR="00115D01">
        <w:rPr>
          <w:rFonts w:ascii="Arial" w:hAnsi="Arial" w:cs="Arial"/>
          <w:sz w:val="22"/>
        </w:rPr>
        <w:t>silico</w:t>
      </w:r>
      <w:proofErr w:type="spellEnd"/>
      <w:r w:rsidR="00115D01">
        <w:rPr>
          <w:rFonts w:ascii="Arial" w:hAnsi="Arial" w:cs="Arial"/>
          <w:sz w:val="22"/>
        </w:rPr>
        <w:t xml:space="preserve"> </w:t>
      </w:r>
      <w:r w:rsidR="00DE0B3F">
        <w:rPr>
          <w:rFonts w:ascii="Arial" w:hAnsi="Arial" w:cs="Arial"/>
          <w:sz w:val="22"/>
        </w:rPr>
        <w:t>panel</w:t>
      </w:r>
      <w:r w:rsidR="00115D01">
        <w:rPr>
          <w:rFonts w:ascii="Arial" w:hAnsi="Arial" w:cs="Arial"/>
          <w:sz w:val="22"/>
        </w:rPr>
        <w:t>.</w:t>
      </w:r>
    </w:p>
    <w:p w14:paraId="0CD8BA7E" w14:textId="396AD1C2" w:rsidR="005C07A2" w:rsidRPr="00161713" w:rsidRDefault="00495483" w:rsidP="00926798">
      <w:pPr>
        <w:spacing w:line="24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lastRenderedPageBreak/>
        <w:t>5</w:t>
      </w:r>
      <w:r w:rsidR="005C07A2" w:rsidRPr="00161713">
        <w:rPr>
          <w:rFonts w:ascii="Arial" w:hAnsi="Arial" w:cs="Arial"/>
          <w:sz w:val="22"/>
        </w:rPr>
        <w:t xml:space="preserve"> This is the </w:t>
      </w:r>
      <w:proofErr w:type="spellStart"/>
      <w:r w:rsidR="005C07A2" w:rsidRPr="00161713">
        <w:rPr>
          <w:rFonts w:ascii="Arial" w:hAnsi="Arial" w:cs="Arial"/>
          <w:sz w:val="22"/>
        </w:rPr>
        <w:t>BovineLD</w:t>
      </w:r>
      <w:proofErr w:type="spellEnd"/>
      <w:r w:rsidR="005C07A2" w:rsidRPr="00161713">
        <w:rPr>
          <w:rFonts w:ascii="Arial" w:hAnsi="Arial" w:cs="Arial"/>
          <w:sz w:val="22"/>
        </w:rPr>
        <w:t xml:space="preserve"> with 6,909 SNPs (</w:t>
      </w:r>
      <w:proofErr w:type="spellStart"/>
      <w:r w:rsidR="005C07A2" w:rsidRPr="00161713">
        <w:rPr>
          <w:rFonts w:ascii="Arial" w:hAnsi="Arial" w:cs="Arial"/>
          <w:sz w:val="22"/>
        </w:rPr>
        <w:t>Illumina</w:t>
      </w:r>
      <w:proofErr w:type="spellEnd"/>
      <w:r w:rsidR="005C07A2" w:rsidRPr="00161713">
        <w:rPr>
          <w:rFonts w:ascii="Arial" w:hAnsi="Arial" w:cs="Arial"/>
          <w:sz w:val="22"/>
        </w:rPr>
        <w:t xml:space="preserve"> Inc.), or an in </w:t>
      </w:r>
      <w:proofErr w:type="spellStart"/>
      <w:r w:rsidR="005C07A2" w:rsidRPr="00161713">
        <w:rPr>
          <w:rFonts w:ascii="Arial" w:hAnsi="Arial" w:cs="Arial"/>
          <w:sz w:val="22"/>
        </w:rPr>
        <w:t>silico</w:t>
      </w:r>
      <w:proofErr w:type="spellEnd"/>
      <w:r w:rsidR="005C07A2" w:rsidRPr="00161713">
        <w:rPr>
          <w:rFonts w:ascii="Arial" w:hAnsi="Arial" w:cs="Arial"/>
          <w:sz w:val="22"/>
        </w:rPr>
        <w:t xml:space="preserve"> 6k </w:t>
      </w:r>
      <w:r w:rsidR="00DE0B3F">
        <w:rPr>
          <w:rFonts w:ascii="Arial" w:hAnsi="Arial" w:cs="Arial"/>
          <w:sz w:val="22"/>
        </w:rPr>
        <w:t>panel</w:t>
      </w:r>
      <w:r w:rsidR="005C07A2" w:rsidRPr="00161713">
        <w:rPr>
          <w:rFonts w:ascii="Arial" w:hAnsi="Arial" w:cs="Arial"/>
          <w:sz w:val="22"/>
        </w:rPr>
        <w:t xml:space="preserve"> designed within the study </w:t>
      </w:r>
      <w:r w:rsidR="005C07A2" w:rsidRPr="00161713">
        <w:rPr>
          <w:rFonts w:ascii="Arial" w:hAnsi="Arial" w:cs="Arial"/>
          <w:sz w:val="22"/>
        </w:rPr>
        <w:fldChar w:fldCharType="begin">
          <w:fldData xml:space="preserve">PEVuZE5vdGU+PENpdGU+PEF1dGhvcj5NdWxkZXI8L0F1dGhvcj48WWVhcj4yMDEyPC9ZZWFyPjxS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</w:fldData>
        </w:fldChar>
      </w:r>
      <w:r w:rsidR="00626FCD">
        <w:rPr>
          <w:rFonts w:ascii="Arial" w:hAnsi="Arial" w:cs="Arial"/>
          <w:sz w:val="22"/>
        </w:rPr>
        <w:instrText xml:space="preserve"> ADDIN EN.CITE </w:instrText>
      </w:r>
      <w:r w:rsidR="00626FCD">
        <w:rPr>
          <w:rFonts w:ascii="Arial" w:hAnsi="Arial" w:cs="Arial"/>
          <w:sz w:val="22"/>
        </w:rPr>
        <w:fldChar w:fldCharType="begin">
          <w:fldData xml:space="preserve">PEVuZE5vdGU+PENpdGU+PEF1dGhvcj5NdWxkZXI8L0F1dGhvcj48WWVhcj4yMDEyPC9ZZWFyPjxS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</w:fldData>
        </w:fldChar>
      </w:r>
      <w:r w:rsidR="00626FCD">
        <w:rPr>
          <w:rFonts w:ascii="Arial" w:hAnsi="Arial" w:cs="Arial"/>
          <w:sz w:val="22"/>
        </w:rPr>
        <w:instrText xml:space="preserve"> ADDIN EN.CITE.DATA </w:instrText>
      </w:r>
      <w:r w:rsidR="00626FCD">
        <w:rPr>
          <w:rFonts w:ascii="Arial" w:hAnsi="Arial" w:cs="Arial"/>
          <w:sz w:val="22"/>
        </w:rPr>
      </w:r>
      <w:r w:rsidR="00626FCD">
        <w:rPr>
          <w:rFonts w:ascii="Arial" w:hAnsi="Arial" w:cs="Arial"/>
          <w:sz w:val="22"/>
        </w:rPr>
        <w:fldChar w:fldCharType="end"/>
      </w:r>
      <w:r w:rsidR="005C07A2" w:rsidRPr="00161713">
        <w:rPr>
          <w:rFonts w:ascii="Arial" w:hAnsi="Arial" w:cs="Arial"/>
          <w:sz w:val="22"/>
        </w:rPr>
      </w:r>
      <w:r w:rsidR="005C07A2" w:rsidRPr="00161713">
        <w:rPr>
          <w:rFonts w:ascii="Arial" w:hAnsi="Arial" w:cs="Arial"/>
          <w:sz w:val="22"/>
        </w:rPr>
        <w:fldChar w:fldCharType="separate"/>
      </w:r>
      <w:r w:rsidR="00D0614C" w:rsidRPr="00161713">
        <w:rPr>
          <w:rFonts w:ascii="Arial" w:hAnsi="Arial" w:cs="Arial"/>
          <w:noProof/>
          <w:sz w:val="22"/>
        </w:rPr>
        <w:t>(</w:t>
      </w:r>
      <w:hyperlink w:anchor="_ENREF_13" w:tooltip="Dassonneville, 2012 #1854" w:history="1">
        <w:r w:rsidR="000D0FBA" w:rsidRPr="00161713">
          <w:rPr>
            <w:rFonts w:ascii="Arial" w:hAnsi="Arial" w:cs="Arial"/>
            <w:noProof/>
            <w:sz w:val="22"/>
          </w:rPr>
          <w:t>Dassonneville</w:t>
        </w:r>
        <w:r w:rsidR="000D0FBA" w:rsidRPr="00161713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161713">
          <w:rPr>
            <w:rFonts w:ascii="Arial" w:hAnsi="Arial" w:cs="Arial"/>
            <w:noProof/>
            <w:sz w:val="22"/>
          </w:rPr>
          <w:t>, 2012</w:t>
        </w:r>
      </w:hyperlink>
      <w:r w:rsidR="00D0614C" w:rsidRPr="00161713">
        <w:rPr>
          <w:rFonts w:ascii="Arial" w:hAnsi="Arial" w:cs="Arial"/>
          <w:noProof/>
          <w:sz w:val="22"/>
        </w:rPr>
        <w:t xml:space="preserve">, </w:t>
      </w:r>
      <w:hyperlink w:anchor="_ENREF_40" w:tooltip="Mulder, 2012 #1693" w:history="1">
        <w:r w:rsidR="000D0FBA" w:rsidRPr="00161713">
          <w:rPr>
            <w:rFonts w:ascii="Arial" w:hAnsi="Arial" w:cs="Arial"/>
            <w:noProof/>
            <w:sz w:val="22"/>
          </w:rPr>
          <w:t>Mulder</w:t>
        </w:r>
        <w:r w:rsidR="000D0FBA" w:rsidRPr="00161713">
          <w:rPr>
            <w:rFonts w:ascii="Arial" w:hAnsi="Arial" w:cs="Arial"/>
            <w:i/>
            <w:noProof/>
            <w:sz w:val="22"/>
          </w:rPr>
          <w:t xml:space="preserve"> et al.</w:t>
        </w:r>
        <w:r w:rsidR="000D0FBA" w:rsidRPr="00161713">
          <w:rPr>
            <w:rFonts w:ascii="Arial" w:hAnsi="Arial" w:cs="Arial"/>
            <w:noProof/>
            <w:sz w:val="22"/>
          </w:rPr>
          <w:t>, 2012</w:t>
        </w:r>
      </w:hyperlink>
      <w:r w:rsidR="00D0614C" w:rsidRPr="00161713">
        <w:rPr>
          <w:rFonts w:ascii="Arial" w:hAnsi="Arial" w:cs="Arial"/>
          <w:noProof/>
          <w:sz w:val="22"/>
        </w:rPr>
        <w:t>)</w:t>
      </w:r>
      <w:r w:rsidR="005C07A2" w:rsidRPr="00161713">
        <w:rPr>
          <w:rFonts w:ascii="Arial" w:hAnsi="Arial" w:cs="Arial"/>
          <w:sz w:val="22"/>
        </w:rPr>
        <w:fldChar w:fldCharType="end"/>
      </w:r>
      <w:r w:rsidR="001C577B" w:rsidRPr="00161713">
        <w:rPr>
          <w:rFonts w:ascii="Arial" w:hAnsi="Arial" w:cs="Arial"/>
          <w:sz w:val="22"/>
        </w:rPr>
        <w:t>.</w:t>
      </w:r>
    </w:p>
    <w:p w14:paraId="63DFFE36" w14:textId="3A519696" w:rsidR="00555FEB" w:rsidRDefault="00E97063" w:rsidP="00926798">
      <w:pPr>
        <w:pStyle w:val="CommentText"/>
        <w:rPr>
          <w:rFonts w:ascii="Arial" w:hAnsi="Arial" w:cs="Arial"/>
          <w:sz w:val="22"/>
          <w:szCs w:val="22"/>
        </w:rPr>
      </w:pPr>
      <w:r w:rsidRPr="00E97063">
        <w:rPr>
          <w:rFonts w:ascii="Arial" w:hAnsi="Arial" w:cs="Arial"/>
          <w:sz w:val="22"/>
          <w:vertAlign w:val="superscript"/>
        </w:rPr>
        <w:t>6</w:t>
      </w:r>
      <w:r w:rsidR="002D628C" w:rsidRPr="00E97063">
        <w:rPr>
          <w:rFonts w:ascii="Arial" w:hAnsi="Arial" w:cs="Arial"/>
          <w:sz w:val="22"/>
        </w:rPr>
        <w:t xml:space="preserve"> This is a </w:t>
      </w:r>
      <w:proofErr w:type="spellStart"/>
      <w:r w:rsidR="002D628C" w:rsidRPr="00E97063">
        <w:rPr>
          <w:rFonts w:ascii="Arial" w:hAnsi="Arial" w:cs="Arial"/>
          <w:sz w:val="22"/>
        </w:rPr>
        <w:t>m</w:t>
      </w:r>
      <w:r w:rsidR="002D628C" w:rsidRPr="00E97063">
        <w:rPr>
          <w:rFonts w:ascii="Arial" w:hAnsi="Arial" w:cs="Arial"/>
          <w:sz w:val="22"/>
          <w:szCs w:val="22"/>
        </w:rPr>
        <w:t>ultibreed</w:t>
      </w:r>
      <w:proofErr w:type="spellEnd"/>
      <w:r w:rsidR="002D628C" w:rsidRPr="00E97063">
        <w:rPr>
          <w:rFonts w:ascii="Arial" w:hAnsi="Arial" w:cs="Arial"/>
          <w:sz w:val="22"/>
          <w:szCs w:val="22"/>
        </w:rPr>
        <w:t xml:space="preserve"> reference population (including: 195, 140, 526, 189, 688, 506, and 180 bulls for Aberdeen Angus, Belgian Blue, </w:t>
      </w:r>
      <w:proofErr w:type="spellStart"/>
      <w:r w:rsidR="002D628C" w:rsidRPr="00E97063">
        <w:rPr>
          <w:rFonts w:ascii="Arial" w:hAnsi="Arial" w:cs="Arial"/>
          <w:sz w:val="22"/>
          <w:szCs w:val="22"/>
        </w:rPr>
        <w:t>Charolais</w:t>
      </w:r>
      <w:proofErr w:type="spellEnd"/>
      <w:r w:rsidR="002D628C" w:rsidRPr="00E97063">
        <w:rPr>
          <w:rFonts w:ascii="Arial" w:hAnsi="Arial" w:cs="Arial"/>
          <w:sz w:val="22"/>
          <w:szCs w:val="22"/>
        </w:rPr>
        <w:t xml:space="preserve">, Hereford, Holstein-Friesian, </w:t>
      </w:r>
      <w:proofErr w:type="spellStart"/>
      <w:r w:rsidR="002D628C" w:rsidRPr="00E97063">
        <w:rPr>
          <w:rFonts w:ascii="Arial" w:hAnsi="Arial" w:cs="Arial"/>
          <w:sz w:val="22"/>
          <w:szCs w:val="22"/>
        </w:rPr>
        <w:t>Limousin</w:t>
      </w:r>
      <w:proofErr w:type="spellEnd"/>
      <w:r w:rsidR="002D628C" w:rsidRPr="00E97063">
        <w:rPr>
          <w:rFonts w:ascii="Arial" w:hAnsi="Arial" w:cs="Arial"/>
          <w:sz w:val="22"/>
          <w:szCs w:val="22"/>
        </w:rPr>
        <w:t xml:space="preserve"> and Simmental, respectively)</w:t>
      </w:r>
      <w:r w:rsidR="005B3D2D" w:rsidRPr="00E97063">
        <w:rPr>
          <w:rFonts w:ascii="Arial" w:hAnsi="Arial" w:cs="Arial"/>
          <w:sz w:val="22"/>
          <w:szCs w:val="22"/>
        </w:rPr>
        <w:t>.</w:t>
      </w:r>
    </w:p>
    <w:p w14:paraId="45184542" w14:textId="78175E1F" w:rsidR="00E97063" w:rsidRDefault="00E97063" w:rsidP="00E97063">
      <w:pPr>
        <w:spacing w:line="24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vertAlign w:val="superscript"/>
        </w:rPr>
        <w:t>7</w:t>
      </w:r>
      <w:r w:rsidRPr="00161713">
        <w:rPr>
          <w:rFonts w:ascii="Arial" w:hAnsi="Arial" w:cs="Arial"/>
          <w:sz w:val="22"/>
        </w:rPr>
        <w:t xml:space="preserve"> Reported not imputed genotypes, are multiplied by 0.375 and then added to genotype imputation error rates, considering a MAF of 0.25 and imputation of those genotyp</w:t>
      </w:r>
      <w:r>
        <w:rPr>
          <w:rFonts w:ascii="Arial" w:hAnsi="Arial" w:cs="Arial"/>
          <w:sz w:val="22"/>
        </w:rPr>
        <w:t>es based on allele frequencies.</w:t>
      </w:r>
      <w:bookmarkStart w:id="0" w:name="_GoBack"/>
      <w:bookmarkEnd w:id="0"/>
    </w:p>
    <w:p w14:paraId="5CD3D17B" w14:textId="77777777" w:rsidR="00E97063" w:rsidRDefault="00E97063" w:rsidP="00926798">
      <w:pPr>
        <w:pStyle w:val="CommentText"/>
        <w:rPr>
          <w:rFonts w:ascii="Arial" w:eastAsia="Times New Roman" w:hAnsi="Arial" w:cs="Arial"/>
          <w:sz w:val="22"/>
          <w:szCs w:val="22"/>
          <w:lang w:eastAsia="en-GB"/>
        </w:rPr>
      </w:pPr>
    </w:p>
    <w:sectPr w:rsidR="00E97063" w:rsidSect="00555FEB">
      <w:headerReference w:type="default" r:id="rId10"/>
      <w:footerReference w:type="default" r:id="rId11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9CABD5" w14:textId="77777777" w:rsidR="00F941A2" w:rsidRDefault="00F941A2" w:rsidP="00730369">
      <w:pPr>
        <w:spacing w:after="0" w:line="240" w:lineRule="auto"/>
      </w:pPr>
      <w:r>
        <w:separator/>
      </w:r>
    </w:p>
  </w:endnote>
  <w:endnote w:type="continuationSeparator" w:id="0">
    <w:p w14:paraId="4EBE2B2E" w14:textId="77777777" w:rsidR="00F941A2" w:rsidRDefault="00F941A2" w:rsidP="00730369">
      <w:pPr>
        <w:spacing w:after="0" w:line="240" w:lineRule="auto"/>
      </w:pPr>
      <w:r>
        <w:continuationSeparator/>
      </w:r>
    </w:p>
  </w:endnote>
  <w:endnote w:type="continuationNotice" w:id="1">
    <w:p w14:paraId="2D4E9EDF" w14:textId="77777777" w:rsidR="00F941A2" w:rsidRDefault="00F941A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003044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D4B3BA" w14:textId="77777777" w:rsidR="000D0FBA" w:rsidRDefault="000D0FB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9706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8FFD578" w14:textId="77777777" w:rsidR="000D0FBA" w:rsidRDefault="000D0FB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76667FF" w14:textId="77777777" w:rsidR="00F941A2" w:rsidRDefault="00F941A2" w:rsidP="00730369">
      <w:pPr>
        <w:spacing w:after="0" w:line="240" w:lineRule="auto"/>
      </w:pPr>
      <w:r>
        <w:separator/>
      </w:r>
    </w:p>
  </w:footnote>
  <w:footnote w:type="continuationSeparator" w:id="0">
    <w:p w14:paraId="6210B96A" w14:textId="77777777" w:rsidR="00F941A2" w:rsidRDefault="00F941A2" w:rsidP="00730369">
      <w:pPr>
        <w:spacing w:after="0" w:line="240" w:lineRule="auto"/>
      </w:pPr>
      <w:r>
        <w:continuationSeparator/>
      </w:r>
    </w:p>
  </w:footnote>
  <w:footnote w:type="continuationNotice" w:id="1">
    <w:p w14:paraId="1AC92B3C" w14:textId="77777777" w:rsidR="00F941A2" w:rsidRDefault="00F941A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6A5179" w14:textId="77777777" w:rsidR="000D0FBA" w:rsidRDefault="000D0FB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1E27A4"/>
    <w:multiLevelType w:val="hybridMultilevel"/>
    <w:tmpl w:val="5B0C42C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327B10"/>
    <w:multiLevelType w:val="hybridMultilevel"/>
    <w:tmpl w:val="E8F82B6A"/>
    <w:lvl w:ilvl="0" w:tplc="0424000F">
      <w:start w:val="1"/>
      <w:numFmt w:val="decimal"/>
      <w:lvlText w:val="%1."/>
      <w:lvlJc w:val="left"/>
      <w:pPr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9B2278"/>
    <w:multiLevelType w:val="hybridMultilevel"/>
    <w:tmpl w:val="2370EA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34B4C44"/>
    <w:multiLevelType w:val="hybridMultilevel"/>
    <w:tmpl w:val="CEECDF08"/>
    <w:lvl w:ilvl="0" w:tplc="32F439B2">
      <w:start w:val="5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8976AEB"/>
    <w:multiLevelType w:val="hybridMultilevel"/>
    <w:tmpl w:val="0D24888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A0F1693"/>
    <w:multiLevelType w:val="hybridMultilevel"/>
    <w:tmpl w:val="800E102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782B1F"/>
    <w:multiLevelType w:val="hybridMultilevel"/>
    <w:tmpl w:val="DE0031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2FA282B"/>
    <w:multiLevelType w:val="hybridMultilevel"/>
    <w:tmpl w:val="87CE7C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74E2D44"/>
    <w:multiLevelType w:val="hybridMultilevel"/>
    <w:tmpl w:val="720C9C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C727B05"/>
    <w:multiLevelType w:val="hybridMultilevel"/>
    <w:tmpl w:val="08783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DEB763C"/>
    <w:multiLevelType w:val="hybridMultilevel"/>
    <w:tmpl w:val="BF12ACB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7"/>
  </w:num>
  <w:num w:numId="3">
    <w:abstractNumId w:val="6"/>
  </w:num>
  <w:num w:numId="4">
    <w:abstractNumId w:val="10"/>
  </w:num>
  <w:num w:numId="5">
    <w:abstractNumId w:val="5"/>
  </w:num>
  <w:num w:numId="6">
    <w:abstractNumId w:val="0"/>
  </w:num>
  <w:num w:numId="7">
    <w:abstractNumId w:val="9"/>
  </w:num>
  <w:num w:numId="8">
    <w:abstractNumId w:val="2"/>
  </w:num>
  <w:num w:numId="9">
    <w:abstractNumId w:val="4"/>
  </w:num>
  <w:num w:numId="10">
    <w:abstractNumId w:val="3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imal Copy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w9rra9xp2z528es0r8v2ddjrvv2xrrdwpd9&quot;&gt;literature4-Converted&lt;record-ids&gt;&lt;item&gt;219&lt;/item&gt;&lt;item&gt;452&lt;/item&gt;&lt;item&gt;549&lt;/item&gt;&lt;item&gt;594&lt;/item&gt;&lt;item&gt;719&lt;/item&gt;&lt;item&gt;729&lt;/item&gt;&lt;item&gt;832&lt;/item&gt;&lt;item&gt;834&lt;/item&gt;&lt;item&gt;910&lt;/item&gt;&lt;item&gt;911&lt;/item&gt;&lt;item&gt;913&lt;/item&gt;&lt;item&gt;918&lt;/item&gt;&lt;item&gt;1016&lt;/item&gt;&lt;item&gt;1017&lt;/item&gt;&lt;item&gt;1305&lt;/item&gt;&lt;item&gt;1552&lt;/item&gt;&lt;item&gt;1611&lt;/item&gt;&lt;item&gt;1667&lt;/item&gt;&lt;item&gt;1693&lt;/item&gt;&lt;item&gt;1703&lt;/item&gt;&lt;item&gt;1760&lt;/item&gt;&lt;item&gt;1792&lt;/item&gt;&lt;item&gt;1837&lt;/item&gt;&lt;item&gt;1853&lt;/item&gt;&lt;item&gt;1854&lt;/item&gt;&lt;item&gt;1869&lt;/item&gt;&lt;item&gt;1880&lt;/item&gt;&lt;item&gt;1912&lt;/item&gt;&lt;item&gt;1921&lt;/item&gt;&lt;item&gt;1944&lt;/item&gt;&lt;item&gt;1978&lt;/item&gt;&lt;item&gt;2015&lt;/item&gt;&lt;item&gt;2023&lt;/item&gt;&lt;item&gt;2113&lt;/item&gt;&lt;item&gt;2117&lt;/item&gt;&lt;item&gt;2152&lt;/item&gt;&lt;item&gt;2224&lt;/item&gt;&lt;item&gt;2227&lt;/item&gt;&lt;item&gt;2252&lt;/item&gt;&lt;item&gt;2253&lt;/item&gt;&lt;item&gt;2294&lt;/item&gt;&lt;item&gt;2402&lt;/item&gt;&lt;item&gt;2408&lt;/item&gt;&lt;item&gt;2568&lt;/item&gt;&lt;item&gt;2573&lt;/item&gt;&lt;item&gt;2576&lt;/item&gt;&lt;item&gt;2578&lt;/item&gt;&lt;item&gt;2589&lt;/item&gt;&lt;item&gt;2597&lt;/item&gt;&lt;item&gt;2599&lt;/item&gt;&lt;item&gt;2613&lt;/item&gt;&lt;item&gt;2627&lt;/item&gt;&lt;item&gt;2651&lt;/item&gt;&lt;item&gt;2652&lt;/item&gt;&lt;item&gt;2653&lt;/item&gt;&lt;item&gt;2654&lt;/item&gt;&lt;item&gt;2709&lt;/item&gt;&lt;item&gt;2740&lt;/item&gt;&lt;item&gt;2806&lt;/item&gt;&lt;item&gt;2968&lt;/item&gt;&lt;item&gt;2977&lt;/item&gt;&lt;item&gt;3013&lt;/item&gt;&lt;item&gt;3017&lt;/item&gt;&lt;item&gt;3021&lt;/item&gt;&lt;/record-ids&gt;&lt;/item&gt;&lt;/Libraries&gt;"/>
  </w:docVars>
  <w:rsids>
    <w:rsidRoot w:val="006134D8"/>
    <w:rsid w:val="000126B9"/>
    <w:rsid w:val="0002000C"/>
    <w:rsid w:val="00020B99"/>
    <w:rsid w:val="00025A98"/>
    <w:rsid w:val="000445C6"/>
    <w:rsid w:val="000547D6"/>
    <w:rsid w:val="00055631"/>
    <w:rsid w:val="00057901"/>
    <w:rsid w:val="00057C83"/>
    <w:rsid w:val="000612A4"/>
    <w:rsid w:val="00065905"/>
    <w:rsid w:val="00065FD9"/>
    <w:rsid w:val="000676DA"/>
    <w:rsid w:val="00071639"/>
    <w:rsid w:val="000723F5"/>
    <w:rsid w:val="00073F7E"/>
    <w:rsid w:val="00090F0A"/>
    <w:rsid w:val="00092AC1"/>
    <w:rsid w:val="000934C1"/>
    <w:rsid w:val="000934E8"/>
    <w:rsid w:val="000A4130"/>
    <w:rsid w:val="000B1011"/>
    <w:rsid w:val="000B1022"/>
    <w:rsid w:val="000B7262"/>
    <w:rsid w:val="000C5BAE"/>
    <w:rsid w:val="000C68B8"/>
    <w:rsid w:val="000C7DEF"/>
    <w:rsid w:val="000D0FBA"/>
    <w:rsid w:val="000D6D0B"/>
    <w:rsid w:val="000E159F"/>
    <w:rsid w:val="000E4D5D"/>
    <w:rsid w:val="000E6FE2"/>
    <w:rsid w:val="000F003E"/>
    <w:rsid w:val="000F011B"/>
    <w:rsid w:val="000F0AEB"/>
    <w:rsid w:val="000F3FBA"/>
    <w:rsid w:val="000F42A2"/>
    <w:rsid w:val="000F4C7C"/>
    <w:rsid w:val="000F6011"/>
    <w:rsid w:val="000F7911"/>
    <w:rsid w:val="001027DB"/>
    <w:rsid w:val="00106313"/>
    <w:rsid w:val="001073E7"/>
    <w:rsid w:val="001142B8"/>
    <w:rsid w:val="00115D01"/>
    <w:rsid w:val="0012447F"/>
    <w:rsid w:val="001265F8"/>
    <w:rsid w:val="0013121E"/>
    <w:rsid w:val="00132445"/>
    <w:rsid w:val="0013284F"/>
    <w:rsid w:val="001371E0"/>
    <w:rsid w:val="00140CCB"/>
    <w:rsid w:val="00146CA4"/>
    <w:rsid w:val="00146FCF"/>
    <w:rsid w:val="0014777E"/>
    <w:rsid w:val="0014784B"/>
    <w:rsid w:val="00152E36"/>
    <w:rsid w:val="00161713"/>
    <w:rsid w:val="0017069D"/>
    <w:rsid w:val="00174A5E"/>
    <w:rsid w:val="00174AF1"/>
    <w:rsid w:val="00176146"/>
    <w:rsid w:val="0018073F"/>
    <w:rsid w:val="001807BE"/>
    <w:rsid w:val="00186105"/>
    <w:rsid w:val="00191D04"/>
    <w:rsid w:val="00195621"/>
    <w:rsid w:val="00197873"/>
    <w:rsid w:val="00197B44"/>
    <w:rsid w:val="001A30DA"/>
    <w:rsid w:val="001A33AD"/>
    <w:rsid w:val="001A6CC5"/>
    <w:rsid w:val="001B5033"/>
    <w:rsid w:val="001B58FF"/>
    <w:rsid w:val="001B5F8A"/>
    <w:rsid w:val="001B6886"/>
    <w:rsid w:val="001C40DC"/>
    <w:rsid w:val="001C577B"/>
    <w:rsid w:val="001D37B2"/>
    <w:rsid w:val="001D58B9"/>
    <w:rsid w:val="001D792E"/>
    <w:rsid w:val="001E7730"/>
    <w:rsid w:val="001F0315"/>
    <w:rsid w:val="001F1EDF"/>
    <w:rsid w:val="001F2FBA"/>
    <w:rsid w:val="001F32A1"/>
    <w:rsid w:val="001F34A0"/>
    <w:rsid w:val="001F44B4"/>
    <w:rsid w:val="001F491A"/>
    <w:rsid w:val="001F5C76"/>
    <w:rsid w:val="001F626D"/>
    <w:rsid w:val="001F6C16"/>
    <w:rsid w:val="00202ECB"/>
    <w:rsid w:val="00206451"/>
    <w:rsid w:val="002138C0"/>
    <w:rsid w:val="0021430F"/>
    <w:rsid w:val="00220B41"/>
    <w:rsid w:val="00223BD6"/>
    <w:rsid w:val="00235792"/>
    <w:rsid w:val="00236471"/>
    <w:rsid w:val="0023672C"/>
    <w:rsid w:val="002374B5"/>
    <w:rsid w:val="002403A5"/>
    <w:rsid w:val="00241BF3"/>
    <w:rsid w:val="00243495"/>
    <w:rsid w:val="00243EEB"/>
    <w:rsid w:val="00247E94"/>
    <w:rsid w:val="002518E6"/>
    <w:rsid w:val="00254D34"/>
    <w:rsid w:val="002554DB"/>
    <w:rsid w:val="00257EC3"/>
    <w:rsid w:val="00261469"/>
    <w:rsid w:val="00262A40"/>
    <w:rsid w:val="002648B0"/>
    <w:rsid w:val="00265E30"/>
    <w:rsid w:val="00273FAD"/>
    <w:rsid w:val="00274E04"/>
    <w:rsid w:val="00284A53"/>
    <w:rsid w:val="0029337F"/>
    <w:rsid w:val="0029386E"/>
    <w:rsid w:val="00293F8A"/>
    <w:rsid w:val="002A40CA"/>
    <w:rsid w:val="002A6404"/>
    <w:rsid w:val="002B0531"/>
    <w:rsid w:val="002C0B05"/>
    <w:rsid w:val="002C1215"/>
    <w:rsid w:val="002C6D0C"/>
    <w:rsid w:val="002C6F0B"/>
    <w:rsid w:val="002C7914"/>
    <w:rsid w:val="002D02D7"/>
    <w:rsid w:val="002D1BE9"/>
    <w:rsid w:val="002D1EB3"/>
    <w:rsid w:val="002D51E0"/>
    <w:rsid w:val="002D628C"/>
    <w:rsid w:val="002D7B64"/>
    <w:rsid w:val="002E35A5"/>
    <w:rsid w:val="002F00C2"/>
    <w:rsid w:val="002F0DB5"/>
    <w:rsid w:val="002F1B89"/>
    <w:rsid w:val="002F3AD2"/>
    <w:rsid w:val="0030040C"/>
    <w:rsid w:val="00300A76"/>
    <w:rsid w:val="0030641E"/>
    <w:rsid w:val="00306B08"/>
    <w:rsid w:val="003104A2"/>
    <w:rsid w:val="0031105C"/>
    <w:rsid w:val="0032653A"/>
    <w:rsid w:val="00330B02"/>
    <w:rsid w:val="003337E8"/>
    <w:rsid w:val="00335639"/>
    <w:rsid w:val="003424A1"/>
    <w:rsid w:val="00343909"/>
    <w:rsid w:val="0034455C"/>
    <w:rsid w:val="00345225"/>
    <w:rsid w:val="00345AB3"/>
    <w:rsid w:val="003508CD"/>
    <w:rsid w:val="00354033"/>
    <w:rsid w:val="003546AC"/>
    <w:rsid w:val="003574E0"/>
    <w:rsid w:val="003655A3"/>
    <w:rsid w:val="00367DAE"/>
    <w:rsid w:val="00371D79"/>
    <w:rsid w:val="00372061"/>
    <w:rsid w:val="00374B6D"/>
    <w:rsid w:val="00377DAF"/>
    <w:rsid w:val="00381ACB"/>
    <w:rsid w:val="00383F37"/>
    <w:rsid w:val="0038604D"/>
    <w:rsid w:val="0038643A"/>
    <w:rsid w:val="00393169"/>
    <w:rsid w:val="00396DA8"/>
    <w:rsid w:val="00397F89"/>
    <w:rsid w:val="003A0AA8"/>
    <w:rsid w:val="003A0C3A"/>
    <w:rsid w:val="003A5D96"/>
    <w:rsid w:val="003A7104"/>
    <w:rsid w:val="003B153A"/>
    <w:rsid w:val="003B5CF1"/>
    <w:rsid w:val="003B5DF4"/>
    <w:rsid w:val="003C1A54"/>
    <w:rsid w:val="003C5B0D"/>
    <w:rsid w:val="003C78C2"/>
    <w:rsid w:val="003D1E15"/>
    <w:rsid w:val="003F3041"/>
    <w:rsid w:val="003F493C"/>
    <w:rsid w:val="003F53F8"/>
    <w:rsid w:val="003F7F90"/>
    <w:rsid w:val="00405F8D"/>
    <w:rsid w:val="0040723F"/>
    <w:rsid w:val="004125CA"/>
    <w:rsid w:val="004144D7"/>
    <w:rsid w:val="00414DEB"/>
    <w:rsid w:val="004151A1"/>
    <w:rsid w:val="00420F8F"/>
    <w:rsid w:val="00423A04"/>
    <w:rsid w:val="00424569"/>
    <w:rsid w:val="00425DD1"/>
    <w:rsid w:val="0042610C"/>
    <w:rsid w:val="00431CD7"/>
    <w:rsid w:val="00432315"/>
    <w:rsid w:val="00433EE4"/>
    <w:rsid w:val="0043448C"/>
    <w:rsid w:val="00440AEA"/>
    <w:rsid w:val="00444595"/>
    <w:rsid w:val="004460BB"/>
    <w:rsid w:val="00446414"/>
    <w:rsid w:val="0044695B"/>
    <w:rsid w:val="0046169C"/>
    <w:rsid w:val="00461C82"/>
    <w:rsid w:val="004653AE"/>
    <w:rsid w:val="00465CA3"/>
    <w:rsid w:val="004715FD"/>
    <w:rsid w:val="00471A53"/>
    <w:rsid w:val="004769A5"/>
    <w:rsid w:val="00480414"/>
    <w:rsid w:val="00485E19"/>
    <w:rsid w:val="00486B0B"/>
    <w:rsid w:val="00487A2A"/>
    <w:rsid w:val="004919BA"/>
    <w:rsid w:val="00495483"/>
    <w:rsid w:val="004978E0"/>
    <w:rsid w:val="00497922"/>
    <w:rsid w:val="004A21A0"/>
    <w:rsid w:val="004A3D9E"/>
    <w:rsid w:val="004A4A16"/>
    <w:rsid w:val="004A6DB3"/>
    <w:rsid w:val="004B2DC5"/>
    <w:rsid w:val="004B2FBF"/>
    <w:rsid w:val="004B3A8A"/>
    <w:rsid w:val="004B73D5"/>
    <w:rsid w:val="004C2944"/>
    <w:rsid w:val="004C498A"/>
    <w:rsid w:val="004D0565"/>
    <w:rsid w:val="004D74D4"/>
    <w:rsid w:val="004D7C80"/>
    <w:rsid w:val="004E7F3B"/>
    <w:rsid w:val="004F1BD6"/>
    <w:rsid w:val="004F1D3A"/>
    <w:rsid w:val="004F4FE8"/>
    <w:rsid w:val="004F575E"/>
    <w:rsid w:val="004F757E"/>
    <w:rsid w:val="00500585"/>
    <w:rsid w:val="005006A7"/>
    <w:rsid w:val="00501502"/>
    <w:rsid w:val="00511268"/>
    <w:rsid w:val="005134CA"/>
    <w:rsid w:val="005134CF"/>
    <w:rsid w:val="005152AE"/>
    <w:rsid w:val="005219E9"/>
    <w:rsid w:val="0052688D"/>
    <w:rsid w:val="00526C8F"/>
    <w:rsid w:val="00530471"/>
    <w:rsid w:val="005373AE"/>
    <w:rsid w:val="005376CC"/>
    <w:rsid w:val="005403F5"/>
    <w:rsid w:val="00540957"/>
    <w:rsid w:val="00542FC2"/>
    <w:rsid w:val="0054412A"/>
    <w:rsid w:val="00545BFC"/>
    <w:rsid w:val="0054741F"/>
    <w:rsid w:val="00551B9B"/>
    <w:rsid w:val="005557EB"/>
    <w:rsid w:val="00555FEB"/>
    <w:rsid w:val="00563D6B"/>
    <w:rsid w:val="0057340B"/>
    <w:rsid w:val="00573F6C"/>
    <w:rsid w:val="00581650"/>
    <w:rsid w:val="0058394C"/>
    <w:rsid w:val="005847D9"/>
    <w:rsid w:val="00593567"/>
    <w:rsid w:val="00594069"/>
    <w:rsid w:val="005A00B4"/>
    <w:rsid w:val="005A0D04"/>
    <w:rsid w:val="005A237C"/>
    <w:rsid w:val="005A3CB4"/>
    <w:rsid w:val="005A6840"/>
    <w:rsid w:val="005B3D2D"/>
    <w:rsid w:val="005B4B75"/>
    <w:rsid w:val="005B631A"/>
    <w:rsid w:val="005B79A7"/>
    <w:rsid w:val="005C07A2"/>
    <w:rsid w:val="005C76B0"/>
    <w:rsid w:val="005D06E7"/>
    <w:rsid w:val="005D11B6"/>
    <w:rsid w:val="005D27B7"/>
    <w:rsid w:val="005D3550"/>
    <w:rsid w:val="005D6B0B"/>
    <w:rsid w:val="005D7948"/>
    <w:rsid w:val="005E051C"/>
    <w:rsid w:val="005E1390"/>
    <w:rsid w:val="005F2C73"/>
    <w:rsid w:val="005F56E5"/>
    <w:rsid w:val="005F6D17"/>
    <w:rsid w:val="005F79E3"/>
    <w:rsid w:val="0060362C"/>
    <w:rsid w:val="00612DA7"/>
    <w:rsid w:val="006134D8"/>
    <w:rsid w:val="00626FCD"/>
    <w:rsid w:val="0063060C"/>
    <w:rsid w:val="00633540"/>
    <w:rsid w:val="006335E8"/>
    <w:rsid w:val="006343DA"/>
    <w:rsid w:val="0063461F"/>
    <w:rsid w:val="006348DC"/>
    <w:rsid w:val="00637D71"/>
    <w:rsid w:val="0064219E"/>
    <w:rsid w:val="00645E71"/>
    <w:rsid w:val="006462E7"/>
    <w:rsid w:val="00646CD1"/>
    <w:rsid w:val="00647B3D"/>
    <w:rsid w:val="006503F8"/>
    <w:rsid w:val="00651738"/>
    <w:rsid w:val="00654A81"/>
    <w:rsid w:val="00655400"/>
    <w:rsid w:val="00655E31"/>
    <w:rsid w:val="006563AD"/>
    <w:rsid w:val="00656FAD"/>
    <w:rsid w:val="006570A6"/>
    <w:rsid w:val="0065722B"/>
    <w:rsid w:val="00671217"/>
    <w:rsid w:val="00682CBE"/>
    <w:rsid w:val="00683AA8"/>
    <w:rsid w:val="006902FB"/>
    <w:rsid w:val="0069163B"/>
    <w:rsid w:val="00691EAC"/>
    <w:rsid w:val="00693D5B"/>
    <w:rsid w:val="00697219"/>
    <w:rsid w:val="00697384"/>
    <w:rsid w:val="006A0511"/>
    <w:rsid w:val="006A4CF5"/>
    <w:rsid w:val="006A4F7A"/>
    <w:rsid w:val="006A7F80"/>
    <w:rsid w:val="006B4434"/>
    <w:rsid w:val="006B59B2"/>
    <w:rsid w:val="006B6625"/>
    <w:rsid w:val="006B71B3"/>
    <w:rsid w:val="006B7CAD"/>
    <w:rsid w:val="006C732B"/>
    <w:rsid w:val="006D5EFB"/>
    <w:rsid w:val="006D79A4"/>
    <w:rsid w:val="006D7B00"/>
    <w:rsid w:val="006E1E40"/>
    <w:rsid w:val="006E21EC"/>
    <w:rsid w:val="006E34CE"/>
    <w:rsid w:val="006E3962"/>
    <w:rsid w:val="006E457A"/>
    <w:rsid w:val="006E5413"/>
    <w:rsid w:val="006E5518"/>
    <w:rsid w:val="006E72BF"/>
    <w:rsid w:val="006F26C8"/>
    <w:rsid w:val="006F2D05"/>
    <w:rsid w:val="006F2D2B"/>
    <w:rsid w:val="006F35CC"/>
    <w:rsid w:val="006F55DF"/>
    <w:rsid w:val="006F7708"/>
    <w:rsid w:val="007010A9"/>
    <w:rsid w:val="00702153"/>
    <w:rsid w:val="00703DC0"/>
    <w:rsid w:val="00703DF6"/>
    <w:rsid w:val="00705D00"/>
    <w:rsid w:val="00705DFC"/>
    <w:rsid w:val="0070623E"/>
    <w:rsid w:val="007107B7"/>
    <w:rsid w:val="007122EC"/>
    <w:rsid w:val="00712467"/>
    <w:rsid w:val="00717B4A"/>
    <w:rsid w:val="00722A8A"/>
    <w:rsid w:val="00726082"/>
    <w:rsid w:val="00727BA9"/>
    <w:rsid w:val="00730206"/>
    <w:rsid w:val="00730369"/>
    <w:rsid w:val="007312AF"/>
    <w:rsid w:val="007322D0"/>
    <w:rsid w:val="00732D05"/>
    <w:rsid w:val="00733396"/>
    <w:rsid w:val="0073414F"/>
    <w:rsid w:val="00736037"/>
    <w:rsid w:val="007379A4"/>
    <w:rsid w:val="007426EB"/>
    <w:rsid w:val="007428C7"/>
    <w:rsid w:val="00743758"/>
    <w:rsid w:val="00743891"/>
    <w:rsid w:val="00744D0B"/>
    <w:rsid w:val="0074761D"/>
    <w:rsid w:val="00747D85"/>
    <w:rsid w:val="00755087"/>
    <w:rsid w:val="007572C6"/>
    <w:rsid w:val="007606DB"/>
    <w:rsid w:val="00761E69"/>
    <w:rsid w:val="00766269"/>
    <w:rsid w:val="00767566"/>
    <w:rsid w:val="00770487"/>
    <w:rsid w:val="00770AB0"/>
    <w:rsid w:val="00771F51"/>
    <w:rsid w:val="00773AA2"/>
    <w:rsid w:val="00780F07"/>
    <w:rsid w:val="00781FD1"/>
    <w:rsid w:val="00782C3E"/>
    <w:rsid w:val="007849A0"/>
    <w:rsid w:val="00785D2C"/>
    <w:rsid w:val="00786752"/>
    <w:rsid w:val="007907C5"/>
    <w:rsid w:val="00790FEA"/>
    <w:rsid w:val="007951ED"/>
    <w:rsid w:val="00795531"/>
    <w:rsid w:val="007A0500"/>
    <w:rsid w:val="007A213B"/>
    <w:rsid w:val="007A2146"/>
    <w:rsid w:val="007A7901"/>
    <w:rsid w:val="007B5907"/>
    <w:rsid w:val="007B5E7A"/>
    <w:rsid w:val="007C200C"/>
    <w:rsid w:val="007C56E7"/>
    <w:rsid w:val="007C62DF"/>
    <w:rsid w:val="007C6848"/>
    <w:rsid w:val="007C7F70"/>
    <w:rsid w:val="007D01AD"/>
    <w:rsid w:val="007D2D5B"/>
    <w:rsid w:val="007E2365"/>
    <w:rsid w:val="007E3721"/>
    <w:rsid w:val="007E403B"/>
    <w:rsid w:val="007E43F9"/>
    <w:rsid w:val="007E5B3F"/>
    <w:rsid w:val="007E64F6"/>
    <w:rsid w:val="007F01A3"/>
    <w:rsid w:val="007F7A29"/>
    <w:rsid w:val="008007BC"/>
    <w:rsid w:val="0080098B"/>
    <w:rsid w:val="00801A48"/>
    <w:rsid w:val="00803924"/>
    <w:rsid w:val="00804D19"/>
    <w:rsid w:val="00815118"/>
    <w:rsid w:val="0081789A"/>
    <w:rsid w:val="00822B12"/>
    <w:rsid w:val="00824B50"/>
    <w:rsid w:val="00824D12"/>
    <w:rsid w:val="00827742"/>
    <w:rsid w:val="0083035E"/>
    <w:rsid w:val="00832446"/>
    <w:rsid w:val="00832F24"/>
    <w:rsid w:val="00837B82"/>
    <w:rsid w:val="00846907"/>
    <w:rsid w:val="0084785D"/>
    <w:rsid w:val="00850E1F"/>
    <w:rsid w:val="008520CE"/>
    <w:rsid w:val="00852D7C"/>
    <w:rsid w:val="00852D89"/>
    <w:rsid w:val="00853873"/>
    <w:rsid w:val="0085417C"/>
    <w:rsid w:val="008549EA"/>
    <w:rsid w:val="0085699A"/>
    <w:rsid w:val="00861DF0"/>
    <w:rsid w:val="00862756"/>
    <w:rsid w:val="00863318"/>
    <w:rsid w:val="008675B9"/>
    <w:rsid w:val="0087099F"/>
    <w:rsid w:val="008710CF"/>
    <w:rsid w:val="008726B2"/>
    <w:rsid w:val="00874E40"/>
    <w:rsid w:val="0087655F"/>
    <w:rsid w:val="008814D1"/>
    <w:rsid w:val="00884D71"/>
    <w:rsid w:val="00887DA4"/>
    <w:rsid w:val="008903A4"/>
    <w:rsid w:val="00895079"/>
    <w:rsid w:val="00896021"/>
    <w:rsid w:val="0089692D"/>
    <w:rsid w:val="008A1304"/>
    <w:rsid w:val="008A22F4"/>
    <w:rsid w:val="008A2796"/>
    <w:rsid w:val="008A2B3C"/>
    <w:rsid w:val="008A40DB"/>
    <w:rsid w:val="008A4F17"/>
    <w:rsid w:val="008B3D66"/>
    <w:rsid w:val="008B5274"/>
    <w:rsid w:val="008B716C"/>
    <w:rsid w:val="008C060B"/>
    <w:rsid w:val="008C39EE"/>
    <w:rsid w:val="008C3CBF"/>
    <w:rsid w:val="008C4538"/>
    <w:rsid w:val="008C54D5"/>
    <w:rsid w:val="008C5BAF"/>
    <w:rsid w:val="008C6FBB"/>
    <w:rsid w:val="008C7E2E"/>
    <w:rsid w:val="008D0050"/>
    <w:rsid w:val="008D1AB6"/>
    <w:rsid w:val="008D3AAA"/>
    <w:rsid w:val="008E0F6A"/>
    <w:rsid w:val="008E3689"/>
    <w:rsid w:val="008F21BD"/>
    <w:rsid w:val="008F3886"/>
    <w:rsid w:val="008F3D94"/>
    <w:rsid w:val="008F57FA"/>
    <w:rsid w:val="008F6282"/>
    <w:rsid w:val="009009FD"/>
    <w:rsid w:val="00901A4F"/>
    <w:rsid w:val="00901BAB"/>
    <w:rsid w:val="009031BD"/>
    <w:rsid w:val="00904A4D"/>
    <w:rsid w:val="0090621C"/>
    <w:rsid w:val="00910B2C"/>
    <w:rsid w:val="00914E5C"/>
    <w:rsid w:val="00920C42"/>
    <w:rsid w:val="00921F26"/>
    <w:rsid w:val="009228EB"/>
    <w:rsid w:val="0092338B"/>
    <w:rsid w:val="00925581"/>
    <w:rsid w:val="00925C48"/>
    <w:rsid w:val="00926798"/>
    <w:rsid w:val="009275B7"/>
    <w:rsid w:val="009277DC"/>
    <w:rsid w:val="00930AE6"/>
    <w:rsid w:val="00930DEC"/>
    <w:rsid w:val="009328FB"/>
    <w:rsid w:val="00936C07"/>
    <w:rsid w:val="009429B7"/>
    <w:rsid w:val="0094338D"/>
    <w:rsid w:val="0094378B"/>
    <w:rsid w:val="0094399F"/>
    <w:rsid w:val="0094627C"/>
    <w:rsid w:val="0095061E"/>
    <w:rsid w:val="00952E6C"/>
    <w:rsid w:val="00956E64"/>
    <w:rsid w:val="009575A2"/>
    <w:rsid w:val="00960EF7"/>
    <w:rsid w:val="0096253B"/>
    <w:rsid w:val="00983823"/>
    <w:rsid w:val="00986319"/>
    <w:rsid w:val="00986FA4"/>
    <w:rsid w:val="009910F6"/>
    <w:rsid w:val="00992471"/>
    <w:rsid w:val="00993DE5"/>
    <w:rsid w:val="009978C2"/>
    <w:rsid w:val="009B1568"/>
    <w:rsid w:val="009B22CA"/>
    <w:rsid w:val="009B6A5A"/>
    <w:rsid w:val="009C211E"/>
    <w:rsid w:val="009C442F"/>
    <w:rsid w:val="009C4B3E"/>
    <w:rsid w:val="009D1A63"/>
    <w:rsid w:val="009D4DE7"/>
    <w:rsid w:val="009E0B7A"/>
    <w:rsid w:val="009E18BF"/>
    <w:rsid w:val="009F525D"/>
    <w:rsid w:val="00A046F6"/>
    <w:rsid w:val="00A061C1"/>
    <w:rsid w:val="00A074A0"/>
    <w:rsid w:val="00A07A59"/>
    <w:rsid w:val="00A1048E"/>
    <w:rsid w:val="00A12A11"/>
    <w:rsid w:val="00A225BB"/>
    <w:rsid w:val="00A313BD"/>
    <w:rsid w:val="00A33C8B"/>
    <w:rsid w:val="00A33F07"/>
    <w:rsid w:val="00A4626C"/>
    <w:rsid w:val="00A46668"/>
    <w:rsid w:val="00A509D9"/>
    <w:rsid w:val="00A52AD4"/>
    <w:rsid w:val="00A54D9D"/>
    <w:rsid w:val="00A60E94"/>
    <w:rsid w:val="00A64DD0"/>
    <w:rsid w:val="00A6552D"/>
    <w:rsid w:val="00A70B67"/>
    <w:rsid w:val="00A72836"/>
    <w:rsid w:val="00A773D4"/>
    <w:rsid w:val="00A84334"/>
    <w:rsid w:val="00A845C1"/>
    <w:rsid w:val="00A87365"/>
    <w:rsid w:val="00AA25EF"/>
    <w:rsid w:val="00AA2C51"/>
    <w:rsid w:val="00AA7B8E"/>
    <w:rsid w:val="00AB051C"/>
    <w:rsid w:val="00AB3D73"/>
    <w:rsid w:val="00AB6ACC"/>
    <w:rsid w:val="00AC3463"/>
    <w:rsid w:val="00AC50A7"/>
    <w:rsid w:val="00AC7E35"/>
    <w:rsid w:val="00AD1BF0"/>
    <w:rsid w:val="00AD3F4F"/>
    <w:rsid w:val="00AD67FC"/>
    <w:rsid w:val="00AE0080"/>
    <w:rsid w:val="00AE05B6"/>
    <w:rsid w:val="00AE6EE8"/>
    <w:rsid w:val="00AE71E6"/>
    <w:rsid w:val="00AF0166"/>
    <w:rsid w:val="00AF2E91"/>
    <w:rsid w:val="00AF41F9"/>
    <w:rsid w:val="00AF469F"/>
    <w:rsid w:val="00AF54CD"/>
    <w:rsid w:val="00B00119"/>
    <w:rsid w:val="00B01031"/>
    <w:rsid w:val="00B0232A"/>
    <w:rsid w:val="00B1516B"/>
    <w:rsid w:val="00B173FA"/>
    <w:rsid w:val="00B25047"/>
    <w:rsid w:val="00B278D3"/>
    <w:rsid w:val="00B31127"/>
    <w:rsid w:val="00B32547"/>
    <w:rsid w:val="00B3337D"/>
    <w:rsid w:val="00B358FD"/>
    <w:rsid w:val="00B50EEC"/>
    <w:rsid w:val="00B51390"/>
    <w:rsid w:val="00B52956"/>
    <w:rsid w:val="00B52A1D"/>
    <w:rsid w:val="00B52C5E"/>
    <w:rsid w:val="00B57C31"/>
    <w:rsid w:val="00B61837"/>
    <w:rsid w:val="00B651C5"/>
    <w:rsid w:val="00B676D1"/>
    <w:rsid w:val="00B72069"/>
    <w:rsid w:val="00B75DA8"/>
    <w:rsid w:val="00B77061"/>
    <w:rsid w:val="00B82513"/>
    <w:rsid w:val="00B83EF8"/>
    <w:rsid w:val="00B85751"/>
    <w:rsid w:val="00B90BB0"/>
    <w:rsid w:val="00B92A52"/>
    <w:rsid w:val="00B93A78"/>
    <w:rsid w:val="00B93DBC"/>
    <w:rsid w:val="00B96260"/>
    <w:rsid w:val="00BA0570"/>
    <w:rsid w:val="00BA5A35"/>
    <w:rsid w:val="00BA6AE4"/>
    <w:rsid w:val="00BB288F"/>
    <w:rsid w:val="00BC16EE"/>
    <w:rsid w:val="00BC2BE9"/>
    <w:rsid w:val="00BC324D"/>
    <w:rsid w:val="00BC3356"/>
    <w:rsid w:val="00BD3F19"/>
    <w:rsid w:val="00BD582C"/>
    <w:rsid w:val="00BE2648"/>
    <w:rsid w:val="00BE292E"/>
    <w:rsid w:val="00BE77D4"/>
    <w:rsid w:val="00C02DAF"/>
    <w:rsid w:val="00C04B86"/>
    <w:rsid w:val="00C05A77"/>
    <w:rsid w:val="00C07C13"/>
    <w:rsid w:val="00C11270"/>
    <w:rsid w:val="00C15C8B"/>
    <w:rsid w:val="00C17432"/>
    <w:rsid w:val="00C17C28"/>
    <w:rsid w:val="00C2007C"/>
    <w:rsid w:val="00C23180"/>
    <w:rsid w:val="00C23DBC"/>
    <w:rsid w:val="00C23E95"/>
    <w:rsid w:val="00C2503A"/>
    <w:rsid w:val="00C2523D"/>
    <w:rsid w:val="00C2746D"/>
    <w:rsid w:val="00C31248"/>
    <w:rsid w:val="00C31A5E"/>
    <w:rsid w:val="00C325BF"/>
    <w:rsid w:val="00C33A26"/>
    <w:rsid w:val="00C35E71"/>
    <w:rsid w:val="00C362FC"/>
    <w:rsid w:val="00C40FE8"/>
    <w:rsid w:val="00C41A38"/>
    <w:rsid w:val="00C41EFE"/>
    <w:rsid w:val="00C425DE"/>
    <w:rsid w:val="00C451F8"/>
    <w:rsid w:val="00C47E5F"/>
    <w:rsid w:val="00C5474C"/>
    <w:rsid w:val="00C56730"/>
    <w:rsid w:val="00C63E3C"/>
    <w:rsid w:val="00C64514"/>
    <w:rsid w:val="00C67582"/>
    <w:rsid w:val="00C675E7"/>
    <w:rsid w:val="00C73EAD"/>
    <w:rsid w:val="00C8055D"/>
    <w:rsid w:val="00C81A73"/>
    <w:rsid w:val="00C903AC"/>
    <w:rsid w:val="00C92085"/>
    <w:rsid w:val="00C95216"/>
    <w:rsid w:val="00C95265"/>
    <w:rsid w:val="00C96F08"/>
    <w:rsid w:val="00CA1D59"/>
    <w:rsid w:val="00CA32E4"/>
    <w:rsid w:val="00CB17CF"/>
    <w:rsid w:val="00CB183A"/>
    <w:rsid w:val="00CB22EF"/>
    <w:rsid w:val="00CB3388"/>
    <w:rsid w:val="00CC3736"/>
    <w:rsid w:val="00CC37F4"/>
    <w:rsid w:val="00CC5BAF"/>
    <w:rsid w:val="00CD20AA"/>
    <w:rsid w:val="00CE5E3C"/>
    <w:rsid w:val="00CF1BA1"/>
    <w:rsid w:val="00CF3560"/>
    <w:rsid w:val="00CF5AC3"/>
    <w:rsid w:val="00D0614C"/>
    <w:rsid w:val="00D10601"/>
    <w:rsid w:val="00D276B8"/>
    <w:rsid w:val="00D30382"/>
    <w:rsid w:val="00D36649"/>
    <w:rsid w:val="00D36EA5"/>
    <w:rsid w:val="00D401C3"/>
    <w:rsid w:val="00D4087B"/>
    <w:rsid w:val="00D40964"/>
    <w:rsid w:val="00D40BFB"/>
    <w:rsid w:val="00D46691"/>
    <w:rsid w:val="00D46CA9"/>
    <w:rsid w:val="00D476F4"/>
    <w:rsid w:val="00D546BD"/>
    <w:rsid w:val="00D60F74"/>
    <w:rsid w:val="00D63F97"/>
    <w:rsid w:val="00D67E87"/>
    <w:rsid w:val="00D704A8"/>
    <w:rsid w:val="00D70F22"/>
    <w:rsid w:val="00D753A3"/>
    <w:rsid w:val="00D77418"/>
    <w:rsid w:val="00D84229"/>
    <w:rsid w:val="00D84A7D"/>
    <w:rsid w:val="00D90AF4"/>
    <w:rsid w:val="00D90AF6"/>
    <w:rsid w:val="00D91340"/>
    <w:rsid w:val="00D923CB"/>
    <w:rsid w:val="00D929F4"/>
    <w:rsid w:val="00D94F36"/>
    <w:rsid w:val="00D94FFD"/>
    <w:rsid w:val="00D969D0"/>
    <w:rsid w:val="00DA255A"/>
    <w:rsid w:val="00DA6FDD"/>
    <w:rsid w:val="00DB1FEA"/>
    <w:rsid w:val="00DB23E3"/>
    <w:rsid w:val="00DC5343"/>
    <w:rsid w:val="00DC59DC"/>
    <w:rsid w:val="00DD0735"/>
    <w:rsid w:val="00DD4724"/>
    <w:rsid w:val="00DD5EA1"/>
    <w:rsid w:val="00DE0609"/>
    <w:rsid w:val="00DE0B3F"/>
    <w:rsid w:val="00DE2FA6"/>
    <w:rsid w:val="00DE38C0"/>
    <w:rsid w:val="00DF08F7"/>
    <w:rsid w:val="00DF6B23"/>
    <w:rsid w:val="00DF73E6"/>
    <w:rsid w:val="00DF757E"/>
    <w:rsid w:val="00E01D9F"/>
    <w:rsid w:val="00E02A5F"/>
    <w:rsid w:val="00E0461A"/>
    <w:rsid w:val="00E06E2C"/>
    <w:rsid w:val="00E07BCC"/>
    <w:rsid w:val="00E109AC"/>
    <w:rsid w:val="00E12E93"/>
    <w:rsid w:val="00E13194"/>
    <w:rsid w:val="00E2098D"/>
    <w:rsid w:val="00E27C38"/>
    <w:rsid w:val="00E32608"/>
    <w:rsid w:val="00E3399F"/>
    <w:rsid w:val="00E34E44"/>
    <w:rsid w:val="00E36912"/>
    <w:rsid w:val="00E5079C"/>
    <w:rsid w:val="00E54B95"/>
    <w:rsid w:val="00E569C4"/>
    <w:rsid w:val="00E56F20"/>
    <w:rsid w:val="00E57CEB"/>
    <w:rsid w:val="00E620D9"/>
    <w:rsid w:val="00E67743"/>
    <w:rsid w:val="00E70C29"/>
    <w:rsid w:val="00E7209E"/>
    <w:rsid w:val="00E720A9"/>
    <w:rsid w:val="00E74616"/>
    <w:rsid w:val="00E770E7"/>
    <w:rsid w:val="00E81B3A"/>
    <w:rsid w:val="00E829DE"/>
    <w:rsid w:val="00E83333"/>
    <w:rsid w:val="00E848F7"/>
    <w:rsid w:val="00E96100"/>
    <w:rsid w:val="00E97063"/>
    <w:rsid w:val="00EB1BEB"/>
    <w:rsid w:val="00EB30C4"/>
    <w:rsid w:val="00EB3D8F"/>
    <w:rsid w:val="00EB4F29"/>
    <w:rsid w:val="00EB5D35"/>
    <w:rsid w:val="00EC480B"/>
    <w:rsid w:val="00EC5A3B"/>
    <w:rsid w:val="00ED465B"/>
    <w:rsid w:val="00ED5790"/>
    <w:rsid w:val="00EE1379"/>
    <w:rsid w:val="00EE17E4"/>
    <w:rsid w:val="00EE2F16"/>
    <w:rsid w:val="00EE750E"/>
    <w:rsid w:val="00EF13EB"/>
    <w:rsid w:val="00EF30ED"/>
    <w:rsid w:val="00EF3C07"/>
    <w:rsid w:val="00EF4EFE"/>
    <w:rsid w:val="00F00BDB"/>
    <w:rsid w:val="00F065A8"/>
    <w:rsid w:val="00F12366"/>
    <w:rsid w:val="00F1445B"/>
    <w:rsid w:val="00F14C67"/>
    <w:rsid w:val="00F15842"/>
    <w:rsid w:val="00F15F20"/>
    <w:rsid w:val="00F2086D"/>
    <w:rsid w:val="00F24470"/>
    <w:rsid w:val="00F24D9F"/>
    <w:rsid w:val="00F25211"/>
    <w:rsid w:val="00F3264A"/>
    <w:rsid w:val="00F35485"/>
    <w:rsid w:val="00F364E7"/>
    <w:rsid w:val="00F429DC"/>
    <w:rsid w:val="00F45B75"/>
    <w:rsid w:val="00F525B6"/>
    <w:rsid w:val="00F52FB1"/>
    <w:rsid w:val="00F5430B"/>
    <w:rsid w:val="00F57C45"/>
    <w:rsid w:val="00F600E1"/>
    <w:rsid w:val="00F6154A"/>
    <w:rsid w:val="00F61DC8"/>
    <w:rsid w:val="00F736FE"/>
    <w:rsid w:val="00F758B4"/>
    <w:rsid w:val="00F76C63"/>
    <w:rsid w:val="00F76C75"/>
    <w:rsid w:val="00F7723A"/>
    <w:rsid w:val="00F77D61"/>
    <w:rsid w:val="00F80BDD"/>
    <w:rsid w:val="00F81415"/>
    <w:rsid w:val="00F818D0"/>
    <w:rsid w:val="00F81D0A"/>
    <w:rsid w:val="00F84066"/>
    <w:rsid w:val="00F905EB"/>
    <w:rsid w:val="00F9190C"/>
    <w:rsid w:val="00F941A2"/>
    <w:rsid w:val="00F9429A"/>
    <w:rsid w:val="00FA4F9E"/>
    <w:rsid w:val="00FA71AF"/>
    <w:rsid w:val="00FA77C7"/>
    <w:rsid w:val="00FB2203"/>
    <w:rsid w:val="00FB38FC"/>
    <w:rsid w:val="00FC2ABE"/>
    <w:rsid w:val="00FC62AC"/>
    <w:rsid w:val="00FD14CD"/>
    <w:rsid w:val="00FD20BB"/>
    <w:rsid w:val="00FE0971"/>
    <w:rsid w:val="00FE2381"/>
    <w:rsid w:val="00FE4045"/>
    <w:rsid w:val="00FE41B1"/>
    <w:rsid w:val="00FE7CA1"/>
    <w:rsid w:val="00FF1370"/>
    <w:rsid w:val="00FF3AB9"/>
    <w:rsid w:val="00FF4228"/>
    <w:rsid w:val="00FF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B70A1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10F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E37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372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E37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7E372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7E37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7E372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72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721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3721"/>
  </w:style>
  <w:style w:type="paragraph" w:styleId="Footer">
    <w:name w:val="footer"/>
    <w:basedOn w:val="Normal"/>
    <w:link w:val="FooterChar"/>
    <w:uiPriority w:val="99"/>
    <w:unhideWhenUsed/>
    <w:rsid w:val="007E372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3721"/>
  </w:style>
  <w:style w:type="character" w:styleId="Hyperlink">
    <w:name w:val="Hyperlink"/>
    <w:basedOn w:val="DefaultParagraphFont"/>
    <w:uiPriority w:val="99"/>
    <w:unhideWhenUsed/>
    <w:rsid w:val="007E3721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30369"/>
  </w:style>
  <w:style w:type="character" w:styleId="PlaceholderText">
    <w:name w:val="Placeholder Text"/>
    <w:basedOn w:val="DefaultParagraphFont"/>
    <w:uiPriority w:val="99"/>
    <w:semiHidden/>
    <w:rsid w:val="004C498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91EAC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01A48"/>
    <w:pPr>
      <w:spacing w:after="0" w:line="240" w:lineRule="auto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B68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B6886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B0103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26FCD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FCD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FCD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FCD"/>
    <w:rPr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62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83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9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3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9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45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8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1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6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microsoft.com/office/2007/relationships/stylesWithEffects" Target="stylesWithEffect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E8824E7-F2DA-476E-BD0D-3E061803573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65BCD87-0508-46F8-A912-49CBDF37B6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</TotalTime>
  <Pages>3</Pages>
  <Words>2966</Words>
  <Characters>16907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98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lus, Mario</dc:creator>
  <cp:lastModifiedBy>Calus, Mario</cp:lastModifiedBy>
  <cp:revision>22</cp:revision>
  <cp:lastPrinted>2013-09-20T13:59:00Z</cp:lastPrinted>
  <dcterms:created xsi:type="dcterms:W3CDTF">2014-03-28T13:41:00Z</dcterms:created>
  <dcterms:modified xsi:type="dcterms:W3CDTF">2014-06-12T13:17:00Z</dcterms:modified>
</cp:coreProperties>
</file>